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Start w:id="1" w:name="_GoBack"/>
      <w:bookmarkEnd w:id="0"/>
      <w:bookmarkEnd w:id="1"/>
    </w:p>
    <w:p w14:paraId="4D2E8FEA" w14:textId="4816A10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w:t>
      </w:r>
      <w:proofErr w:type="gramStart"/>
      <w:r w:rsidR="00340121">
        <w:t>much-debated</w:t>
      </w:r>
      <w:proofErr w:type="gramEnd"/>
      <w:r w:rsidR="00340121">
        <w:t xml:space="preserve">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2" w:name="OLE_LINK1"/>
      <w:r w:rsidRPr="00773ECB">
        <w:rPr>
          <w:u w:val="single"/>
        </w:rPr>
        <w:t>English (Indo-European &gt; Germanic)</w:t>
      </w:r>
      <w:bookmarkEnd w:id="2"/>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3" w:name="_Ref503178250"/>
      <w:r>
        <w:t>a.</w:t>
      </w:r>
      <w:r>
        <w:tab/>
        <w:t xml:space="preserve">We just put the </w:t>
      </w:r>
      <w:r w:rsidRPr="00BC63F6">
        <w:rPr>
          <w:b/>
        </w:rPr>
        <w:t>shoes</w:t>
      </w:r>
      <w:r w:rsidRPr="00BC63F6">
        <w:t xml:space="preserve"> </w:t>
      </w:r>
      <w:r>
        <w:t>that were already made on a horse.</w:t>
      </w:r>
      <w:bookmarkEnd w:id="3"/>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216CDF" w:rsidRDefault="0009333F" w:rsidP="00D16CA1">
      <w:pPr>
        <w:pStyle w:val="ListParagraph"/>
        <w:numPr>
          <w:ilvl w:val="0"/>
          <w:numId w:val="0"/>
        </w:numPr>
        <w:tabs>
          <w:tab w:val="left" w:pos="1080"/>
          <w:tab w:val="left" w:pos="2880"/>
        </w:tabs>
        <w:spacing w:before="240" w:after="0" w:line="240" w:lineRule="auto"/>
        <w:ind w:left="720"/>
        <w:contextualSpacing w:val="0"/>
        <w:rPr>
          <w:u w:val="single"/>
          <w:lang w:val="es-MX"/>
        </w:rPr>
      </w:pPr>
      <w:proofErr w:type="spellStart"/>
      <w:r w:rsidRPr="00216CDF">
        <w:rPr>
          <w:u w:val="single"/>
          <w:lang w:val="es-MX"/>
        </w:rPr>
        <w:t>Mundari</w:t>
      </w:r>
      <w:proofErr w:type="spellEnd"/>
      <w:r w:rsidRPr="00216CDF">
        <w:rPr>
          <w:u w:val="single"/>
          <w:lang w:val="es-MX"/>
        </w:rPr>
        <w:t xml:space="preserve"> (</w:t>
      </w:r>
      <w:proofErr w:type="spellStart"/>
      <w:r w:rsidRPr="00216CDF">
        <w:rPr>
          <w:u w:val="single"/>
          <w:lang w:val="es-MX"/>
        </w:rPr>
        <w:t>Austroasiatic</w:t>
      </w:r>
      <w:proofErr w:type="spellEnd"/>
      <w:r w:rsidRPr="00216CDF">
        <w:rPr>
          <w:u w:val="single"/>
          <w:lang w:val="es-MX"/>
        </w:rPr>
        <w:t xml:space="preserve"> &gt; </w:t>
      </w:r>
      <w:proofErr w:type="spellStart"/>
      <w:r w:rsidRPr="00216CDF">
        <w:rPr>
          <w:u w:val="single"/>
          <w:lang w:val="es-MX"/>
        </w:rPr>
        <w:t>Munda</w:t>
      </w:r>
      <w:proofErr w:type="spellEnd"/>
      <w:r w:rsidRPr="00216CDF">
        <w:rPr>
          <w:u w:val="single"/>
          <w:lang w:val="es-MX"/>
        </w:rPr>
        <w:t>)</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4" w:name="_Ref503178257"/>
      <w:r>
        <w:t>a.</w:t>
      </w:r>
      <w:r>
        <w:tab/>
      </w:r>
      <w:r w:rsidRPr="00BC63F6">
        <w:rPr>
          <w:b/>
          <w:noProof/>
        </w:rPr>
        <w:t>buru</w:t>
      </w:r>
      <w:r>
        <w:rPr>
          <w:noProof/>
        </w:rPr>
        <w:t>=ko</w:t>
      </w:r>
      <w:r>
        <w:rPr>
          <w:noProof/>
        </w:rPr>
        <w:tab/>
        <w:t>bai-ke-d-a</w:t>
      </w:r>
      <w:bookmarkEnd w:id="4"/>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proofErr w:type="spellStart"/>
      <w:r w:rsidR="005D238E">
        <w:t>Kastovsky</w:t>
      </w:r>
      <w:proofErr w:type="spellEnd"/>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xml:space="preserve">. Languages may therefore become </w:t>
      </w:r>
      <w:proofErr w:type="gramStart"/>
      <w:r w:rsidR="002F666B">
        <w:t>more or less categorial</w:t>
      </w:r>
      <w:proofErr w:type="gramEnd"/>
      <w:r w:rsidR="002F666B">
        <w:t xml:space="preserve">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w:t>
      </w:r>
      <w:proofErr w:type="gramStart"/>
      <w:r w:rsidR="002E02BA">
        <w:t>to choice</w:t>
      </w:r>
      <w:proofErr w:type="gramEnd"/>
      <w:r w:rsidR="002E02BA">
        <w:t xml:space="preserve"> of lexical category.</w:t>
      </w:r>
    </w:p>
    <w:p w14:paraId="27C52646" w14:textId="5804CE94" w:rsidR="00E62FD7" w:rsidRDefault="00E62FD7" w:rsidP="001B5863">
      <w:r>
        <w:t>The specific research questions I ask in this dissertation are as follows</w:t>
      </w:r>
      <w:r w:rsidR="00854586">
        <w:t>. Each will be discussed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5CDE2AB0" w:rsidR="00E62FD7" w:rsidRDefault="00860784" w:rsidP="00E62FD7">
      <w:pPr>
        <w:pStyle w:val="ListParagraph"/>
        <w:numPr>
          <w:ilvl w:val="0"/>
          <w:numId w:val="10"/>
        </w:numPr>
      </w:pPr>
      <w:bookmarkStart w:id="5" w:name="OLE_LINK2"/>
      <w:r>
        <w:t xml:space="preserve">Does the extent of lexical flexibility </w:t>
      </w:r>
      <w:proofErr w:type="gramStart"/>
      <w:r w:rsidR="002B69AE">
        <w:t>observed</w:t>
      </w:r>
      <w:proofErr w:type="gramEnd"/>
      <w:r w:rsidR="002B69AE">
        <w:t xml:space="preserve">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w:t>
      </w:r>
      <w:r w:rsidR="007B4490">
        <w:t xml:space="preserve"> or corpus dispersion</w:t>
      </w:r>
      <w:r w:rsidR="00B17780">
        <w:t xml:space="preserve"> of the lexeme?</w:t>
      </w:r>
      <w:r w:rsidR="009141BE">
        <w:t xml:space="preserve"> (Chapter 2)</w:t>
      </w:r>
    </w:p>
    <w:p w14:paraId="062D0998" w14:textId="04F047F1"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w:t>
      </w:r>
      <w:r w:rsidR="00DA7EB9">
        <w:t xml:space="preserve">concrete </w:t>
      </w:r>
      <w:r w:rsidR="00B17780">
        <w:t>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5"/>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6" w:name="_Ref502225471"/>
      <w:r>
        <w:t>Background</w:t>
      </w:r>
      <w:bookmarkEnd w:id="6"/>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w:t>
      </w:r>
      <w:r w:rsidR="000F44E4">
        <w:lastRenderedPageBreak/>
        <w:t xml:space="preserve">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25FA2E7C"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w:t>
      </w:r>
      <w:r w:rsidR="00D90C9A">
        <w:t>continues to be widely used for</w:t>
      </w:r>
      <w:r w:rsidRPr="00070468">
        <w:t xml:space="preserve"> syntactic analysis </w:t>
      </w:r>
      <w:r w:rsidR="00E44288">
        <w:t>across both functionalist and formalist approaches</w:t>
      </w:r>
      <w:r w:rsidRPr="00070468">
        <w:t xml:space="preserve"> </w:t>
      </w:r>
      <w:r w:rsidR="00EF6BB2" w:rsidRPr="00EF6BB2">
        <w:rPr>
          <w:noProof/>
        </w:rPr>
        <w:t>(Croft 2001:11)</w:t>
      </w:r>
      <w:r w:rsidRPr="00070468">
        <w:t xml:space="preserve">. While a significant step forward, the distributional method for identifying word classes is however faced with one particularly potent problem: what to do when the distributional criteria for classifying lexemes yield conflicting </w:t>
      </w:r>
      <w:proofErr w:type="gramStart"/>
      <w:r w:rsidRPr="00070468">
        <w:t>results, or</w:t>
      </w:r>
      <w:proofErr w:type="gramEnd"/>
      <w:r w:rsidRPr="00070468">
        <w:t xml:space="preserve"> fail to yield consistent and well-defined categories.</w:t>
      </w:r>
    </w:p>
    <w:p w14:paraId="40E8E60C" w14:textId="44B424DA" w:rsidR="00445B48" w:rsidRDefault="00BE0B4D" w:rsidP="00A755C0">
      <w:r w:rsidRPr="00BE0B4D">
        <w:lastRenderedPageBreak/>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w:t>
      </w:r>
      <w:proofErr w:type="gramStart"/>
      <w:r w:rsidRPr="00BE0B4D">
        <w:t>sufficient</w:t>
      </w:r>
      <w:proofErr w:type="gramEnd"/>
      <w:r w:rsidRPr="00BE0B4D">
        <w:t xml:space="preserve">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6D71C30" w:rsidR="00F506DA" w:rsidRDefault="00F506DA" w:rsidP="00351494">
      <w:r w:rsidRPr="00F506DA">
        <w:t xml:space="preserve">Recognizing this difficulty, </w:t>
      </w:r>
      <w:r>
        <w:t xml:space="preserve">Croft </w:t>
      </w:r>
      <w:r w:rsidRPr="00F506DA">
        <w:rPr>
          <w:noProof/>
        </w:rPr>
        <w:t>(2000; 2001:29–47)</w:t>
      </w:r>
      <w:r w:rsidR="00063B34">
        <w:rPr>
          <w:noProof/>
        </w:rPr>
        <w:t xml:space="preserve"> </w:t>
      </w:r>
      <w:r w:rsidRPr="00F506DA">
        <w:t xml:space="preserve">provides a detailed critique of the distributional method and its </w:t>
      </w:r>
      <w:proofErr w:type="gramStart"/>
      <w:r w:rsidRPr="00F506DA">
        <w:t>implications, and</w:t>
      </w:r>
      <w:proofErr w:type="gramEnd"/>
      <w:r w:rsidRPr="00F506DA">
        <w:t xml:space="preserve"> utilizes prototype theory in offering a typologically-oriented theory of lexical categories instead. Whenever distributional criteria conflict or fail to exclusively partition lexemes into distinct categories</w:t>
      </w:r>
      <w:r w:rsidR="000502AC">
        <w:t xml:space="preserve"> (which is to say, all of the time)</w:t>
      </w:r>
      <w:r w:rsidRPr="00F506DA">
        <w:t xml:space="preserve">,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w:t>
      </w:r>
      <w:r w:rsidRPr="000314AB">
        <w:lastRenderedPageBreak/>
        <w:t>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159A9AD5" w:rsidR="00291257" w:rsidRDefault="000314AB" w:rsidP="000314AB">
      <w:r w:rsidRPr="000314AB">
        <w:t xml:space="preserve">For Croft, what exists in the grammar of </w:t>
      </w:r>
      <w:proofErr w:type="gramStart"/>
      <w:r w:rsidRPr="000314AB">
        <w:t>particular languages</w:t>
      </w:r>
      <w:proofErr w:type="gramEnd"/>
      <w:r w:rsidRPr="000314AB">
        <w:t xml:space="preserve">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w:t>
      </w:r>
      <w:r w:rsidR="003C02AD">
        <w:t xml:space="preserve">typologically </w:t>
      </w:r>
      <w:r w:rsidR="00F831C8">
        <w:t xml:space="preserve">unmarked. However, when an item is used in a non-prototypical manner, such as when an entity-denoting concept is used for predication, that use is structurally and/or behaviorally </w:t>
      </w:r>
      <w:r w:rsidR="007C083A">
        <w:t xml:space="preserve">typologically </w:t>
      </w:r>
      <w:r w:rsidR="00F831C8">
        <w:t xml:space="preserve">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w:t>
      </w:r>
      <w:r w:rsidR="002008D9">
        <w:lastRenderedPageBreak/>
        <w:t>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w:t>
      </w:r>
      <w:proofErr w:type="gramStart"/>
      <w:r w:rsidR="001A511C">
        <w:t>arbitrarily-chosen</w:t>
      </w:r>
      <w:proofErr w:type="gramEnd"/>
      <w:r w:rsidR="001A511C">
        <w:t xml:space="preserve">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 xml:space="preserve">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w:t>
      </w:r>
      <w:r w:rsidR="00795167" w:rsidRPr="00795167">
        <w:lastRenderedPageBreak/>
        <w:t>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t>In stark contrast to this first</w:t>
      </w:r>
      <w:r w:rsidR="003C1E80">
        <w:t>, “</w:t>
      </w:r>
      <w:proofErr w:type="spellStart"/>
      <w:r w:rsidR="003C1E80">
        <w:t>categorialist</w:t>
      </w:r>
      <w:proofErr w:type="spellEnd"/>
      <w:r w:rsidR="003C1E80">
        <w: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w:t>
      </w:r>
      <w:r w:rsidR="00B70EE1" w:rsidRPr="00B70EE1">
        <w:lastRenderedPageBreak/>
        <w:t>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2E3AE210"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w:t>
      </w:r>
      <w:r w:rsidR="00A0213C">
        <w:t>zero-cod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7" w:name="_Ref506553143"/>
      <w:r>
        <w:t>Functional Motivations for Lexical Flexibility</w:t>
      </w:r>
      <w:bookmarkEnd w:id="7"/>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w:t>
      </w:r>
      <w:r w:rsidR="00B71C36">
        <w:lastRenderedPageBreak/>
        <w:t xml:space="preserve">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 xml:space="preserve">In other words, far from being ‘given’ aprioristically for us to build sentences out of, the categories of N and V </w:t>
      </w:r>
      <w:proofErr w:type="gramStart"/>
      <w:r>
        <w:t>actually manifest</w:t>
      </w:r>
      <w:proofErr w:type="gramEnd"/>
      <w:r>
        <w:t xml:space="preserve">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proofErr w:type="gramStart"/>
      <w:r w:rsidRPr="006D192C">
        <w:t>In essence, Hopper &amp; Thompson</w:t>
      </w:r>
      <w:proofErr w:type="gramEnd"/>
      <w:r w:rsidRPr="006D192C">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w:t>
      </w:r>
      <w:r w:rsidR="00B30537" w:rsidRPr="00B30537">
        <w:lastRenderedPageBreak/>
        <w:t>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8" w:name="_Ref503355089"/>
      <w:r>
        <w:t>Data &amp; Methods</w:t>
      </w:r>
      <w:bookmarkEnd w:id="8"/>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w:t>
      </w:r>
      <w:r w:rsidR="00AD363B">
        <w:lastRenderedPageBreak/>
        <w:t xml:space="preserve">Chitimacha </w:t>
      </w:r>
      <w:r w:rsidR="003F1417">
        <w:t xml:space="preserve">property concepts exhibit interesting behavior wherein they behave </w:t>
      </w:r>
      <w:r w:rsidR="005148F8">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w:t>
      </w:r>
      <w:proofErr w:type="gramStart"/>
      <w:r w:rsidR="00E5152C">
        <w:t xml:space="preserve">conversion, </w:t>
      </w:r>
      <w:r w:rsidR="006D0632">
        <w:t>or</w:t>
      </w:r>
      <w:proofErr w:type="gramEnd"/>
      <w:r w:rsidR="006D0632">
        <w:t xml:space="preserve">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w:t>
      </w:r>
      <w:proofErr w:type="gramStart"/>
      <w:r w:rsidR="00E6048B">
        <w:t>fully-glossed</w:t>
      </w:r>
      <w:proofErr w:type="gramEnd"/>
      <w:r w:rsidR="00E6048B">
        <w:t xml:space="preserve">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w:t>
      </w:r>
      <w:proofErr w:type="gramStart"/>
      <w:r w:rsidR="00FB30D8">
        <w:t>fairly rigid</w:t>
      </w:r>
      <w:proofErr w:type="gramEnd"/>
      <w:r w:rsidR="00FB30D8">
        <w:t xml:space="preserve">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 xml:space="preserve">compares the degree of lexical flexibility of a lexeme to some other feature of the lexeme (semantic domain, inherent topicality, grammatical relation, and information status). </w:t>
      </w:r>
      <w:proofErr w:type="gramStart"/>
      <w:r w:rsidR="008B45B4">
        <w:t>Therefore</w:t>
      </w:r>
      <w:proofErr w:type="gramEnd"/>
      <w:r w:rsidR="008B45B4">
        <w:t xml:space="preserv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w:t>
      </w:r>
      <w:proofErr w:type="gramStart"/>
      <w:r w:rsidR="00AA5534">
        <w:t>fully-inflected</w:t>
      </w:r>
      <w:proofErr w:type="gramEnd"/>
      <w:r w:rsidR="00AA5534">
        <w:t xml:space="preserve">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9" w:name="_Ref503350959"/>
      <w:r w:rsidRPr="00224873">
        <w:lastRenderedPageBreak/>
        <w:t xml:space="preserve">Table </w:t>
      </w:r>
      <w:r w:rsidR="0028197C">
        <w:fldChar w:fldCharType="begin"/>
      </w:r>
      <w:r w:rsidR="0028197C">
        <w:instrText xml:space="preserve"> SEQ Table \* ARABIC </w:instrText>
      </w:r>
      <w:r w:rsidR="0028197C">
        <w:fldChar w:fldCharType="separate"/>
      </w:r>
      <w:r w:rsidRPr="00224873">
        <w:rPr>
          <w:noProof/>
        </w:rPr>
        <w:t>1</w:t>
      </w:r>
      <w:r w:rsidR="0028197C">
        <w:rPr>
          <w:noProof/>
        </w:rPr>
        <w:fldChar w:fldCharType="end"/>
      </w:r>
      <w:bookmarkEnd w:id="9"/>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be used flexibly. Some have </w:t>
      </w:r>
      <w:r w:rsidR="000B3EF6">
        <w:t>implied</w:t>
      </w:r>
      <w:r w:rsidR="00E0587B">
        <w:t xml:space="preserve"> that practically any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1BFD2499" w:rsidR="00E479E5" w:rsidRDefault="00855E93" w:rsidP="002E0626">
      <w:r>
        <w:t>Question 2</w:t>
      </w:r>
      <w:r w:rsidR="009C7CB1">
        <w:t xml:space="preserve">) Does the degree of lexical flexibility for an item </w:t>
      </w:r>
      <w:r w:rsidR="00095D94">
        <w:t>depend on its token frequency?</w:t>
      </w:r>
      <w:r w:rsidR="006D07A4">
        <w:t xml:space="preserve"> </w:t>
      </w:r>
      <w:r w:rsidR="00C15558">
        <w:t>To my knowledge, this question has not been addressed in the literature on lexical flexibility.</w:t>
      </w:r>
      <w:r w:rsidR="00754A8B">
        <w:t xml:space="preserve"> However, Gries </w:t>
      </w:r>
      <w:r w:rsidR="004F46D8">
        <w:t>(</w:t>
      </w:r>
      <w:r w:rsidR="00D57D6B">
        <w:t>2008, 2010, 2015</w:t>
      </w:r>
      <w:r w:rsidR="004F46D8">
        <w:t>)</w:t>
      </w:r>
      <w:r w:rsidR="00754A8B">
        <w:t xml:space="preserve"> has shown that </w:t>
      </w:r>
      <w:r w:rsidR="00D7439C">
        <w:t xml:space="preserve">token frequency is often less predictive than </w:t>
      </w:r>
      <w:r w:rsidR="00D7439C" w:rsidRPr="00414B41">
        <w:rPr>
          <w:rStyle w:val="Definition"/>
        </w:rPr>
        <w:t>corpus dispersion</w:t>
      </w:r>
      <w:r w:rsidR="00D7439C">
        <w:t xml:space="preserve">, </w:t>
      </w:r>
      <w:r w:rsidR="00D57D6B">
        <w:t xml:space="preserve">that is, how regularly an </w:t>
      </w:r>
      <w:r w:rsidR="00D26F58">
        <w:t>item appears in a corpus</w:t>
      </w:r>
      <w:r w:rsidR="00D7439C">
        <w:t>.</w:t>
      </w:r>
      <w:r w:rsidR="00CC3C46">
        <w:t xml:space="preserve"> I will examine the effects of both </w:t>
      </w:r>
      <w:r w:rsidR="007D7EF4">
        <w:t xml:space="preserve">token frequency and corpus dispersion on lexical flexibility. </w:t>
      </w:r>
      <w:r w:rsidR="00B820B3">
        <w:t xml:space="preserve">I hypothesize </w:t>
      </w:r>
      <w:r w:rsidR="007D7EF4">
        <w:t xml:space="preserve">that corpus dispersion will be more predictive of </w:t>
      </w:r>
      <w:r w:rsidR="002E0626">
        <w:t xml:space="preserve">variation in lexical flexibility than token frequency, and that items with a greater corpus dispersion will show greater degrees of lexical flexibility on average. </w:t>
      </w:r>
      <w:r w:rsidR="00D25D8F">
        <w:t>If true, plausible explanations might be that</w:t>
      </w:r>
      <w:r w:rsidR="00254BDC">
        <w:t xml:space="preserve"> more frequent items are more cognitively </w:t>
      </w:r>
      <w:r w:rsidR="00254BDC">
        <w:lastRenderedPageBreak/>
        <w:t xml:space="preserve">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0" w:name="_Ref503178933"/>
      <w:r>
        <w:t>Outline</w:t>
      </w:r>
      <w:bookmarkEnd w:id="10"/>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w:t>
      </w:r>
      <w:r w:rsidR="00020529">
        <w:lastRenderedPageBreak/>
        <w:t xml:space="preserve">above, and proceed to answer </w:t>
      </w:r>
      <w:r w:rsidR="00725246">
        <w:t xml:space="preserve">the </w:t>
      </w:r>
      <w:r w:rsidR="00020529">
        <w:t>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1" w:name="_Ref503526122"/>
      <w:r>
        <w:t xml:space="preserve">Figure </w:t>
      </w:r>
      <w:r w:rsidR="0028197C">
        <w:fldChar w:fldCharType="begin"/>
      </w:r>
      <w:r w:rsidR="0028197C">
        <w:instrText xml:space="preserve"> SEQ Figure \* ARABIC </w:instrText>
      </w:r>
      <w:r w:rsidR="0028197C">
        <w:fldChar w:fldCharType="separate"/>
      </w:r>
      <w:r>
        <w:rPr>
          <w:noProof/>
        </w:rPr>
        <w:t>1</w:t>
      </w:r>
      <w:r w:rsidR="0028197C">
        <w:rPr>
          <w:noProof/>
        </w:rPr>
        <w:fldChar w:fldCharType="end"/>
      </w:r>
      <w:bookmarkEnd w:id="11"/>
      <w:r>
        <w:t>. The topicality hierarchy</w:t>
      </w:r>
    </w:p>
    <w:p w14:paraId="5FE94350" w14:textId="09960ABD" w:rsidR="00D829E0" w:rsidRDefault="00D829E0" w:rsidP="00062402">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AF59D5">
        <w:t xml:space="preserve"> However,</w:t>
      </w:r>
      <w:r w:rsidR="009840EF">
        <w:t xml:space="preserve"> it is generally recognized that this hierarchy </w:t>
      </w:r>
      <w:r w:rsidR="00915884">
        <w:t xml:space="preserve">comprises </w:t>
      </w:r>
      <w:r w:rsidR="009840EF">
        <w:t xml:space="preserve">several </w:t>
      </w:r>
      <w:r w:rsidR="00327D62">
        <w:t>sub</w:t>
      </w:r>
      <w:r w:rsidR="00D72B3A">
        <w:t>scales</w:t>
      </w:r>
      <w:r w:rsidR="00915884">
        <w:t xml:space="preserve"> (animate-inanimate, abstract-concrete, lexical-grammatical, etc.)</w:t>
      </w:r>
      <w:r w:rsidR="005C350B">
        <w:t xml:space="preserve">, and </w:t>
      </w:r>
      <w:r w:rsidR="00B57E87">
        <w:t xml:space="preserve">indeed there is </w:t>
      </w:r>
      <w:r w:rsidR="00B57E87">
        <w:lastRenderedPageBreak/>
        <w:t xml:space="preserve">reason to question </w:t>
      </w:r>
      <w:r w:rsidR="002B17FA">
        <w:t xml:space="preserve">whether the topicality hierarchy has substance beyond the convergent effects of its </w:t>
      </w:r>
      <w:r w:rsidR="00327D62">
        <w:t>individual subscales</w:t>
      </w:r>
      <w:r w:rsidR="00507AA2">
        <w:t xml:space="preserve"> </w:t>
      </w:r>
      <w:r w:rsidR="000356F0">
        <w:t>(</w:t>
      </w:r>
      <w:r w:rsidR="00EE5122">
        <w:t xml:space="preserve">Gries 2003:29–31; </w:t>
      </w:r>
      <w:r w:rsidR="00380B80">
        <w:t>Cristofaro 2013;</w:t>
      </w:r>
      <w:r w:rsidR="00233C5F">
        <w:t xml:space="preserve"> Song 201</w:t>
      </w:r>
      <w:r w:rsidR="008C4842">
        <w:t>8</w:t>
      </w:r>
      <w:r w:rsidR="00233C5F">
        <w:t>:314–315;</w:t>
      </w:r>
      <w:r w:rsidR="00380B80">
        <w:t xml:space="preserve"> </w:t>
      </w:r>
      <w:r w:rsidR="00592905">
        <w:t>Bickel</w:t>
      </w:r>
      <w:r w:rsidR="00B7449E">
        <w:t xml:space="preserve">, </w:t>
      </w:r>
      <w:r w:rsidR="00734A16" w:rsidRPr="00734A16">
        <w:t>Witzlack-Makarevich</w:t>
      </w:r>
      <w:r w:rsidR="00734A16">
        <w:t xml:space="preserve"> &amp; </w:t>
      </w:r>
      <w:proofErr w:type="spellStart"/>
      <w:r w:rsidR="00734A16" w:rsidRPr="00734A16">
        <w:t>Zakharko</w:t>
      </w:r>
      <w:proofErr w:type="spellEnd"/>
      <w:r w:rsidR="00734A16">
        <w:t xml:space="preserve"> n.d.</w:t>
      </w:r>
      <w:r w:rsidR="000356F0">
        <w:t>)</w:t>
      </w:r>
      <w:r w:rsidR="00507AA2">
        <w:t>.</w:t>
      </w:r>
      <w:r w:rsidR="009248A0">
        <w:t xml:space="preserve"> As such, I will examine the semantic features thought to contribute to the topicality hierarchy</w:t>
      </w:r>
      <w:r w:rsidR="00DD6F3F">
        <w:t xml:space="preserve"> (the subscales listed above) individually </w:t>
      </w:r>
      <w:r w:rsidR="00E55344">
        <w:t xml:space="preserve">as well as collectively. </w:t>
      </w:r>
      <w:r w:rsidR="004A665A">
        <w:t>I hypothesize that items typically placed higher on the topicality hierarchy</w:t>
      </w:r>
      <w:r w:rsidR="000B1DCC">
        <w:t xml:space="preserve"> (and the corresponding end of each subscale</w:t>
      </w:r>
      <w:r w:rsidR="00D71DED">
        <w:t xml:space="preserve">) </w:t>
      </w:r>
      <w:r w:rsidR="004A665A">
        <w:t>are more likely to appear in nominal constructions, while those lower on the hierarchy are more likely to appear in verbal constructions, and to exhibit lexical flexibility generally.</w:t>
      </w:r>
    </w:p>
    <w:p w14:paraId="12C84415" w14:textId="4D2FBF41" w:rsidR="00F170EA" w:rsidRPr="00D829E0" w:rsidRDefault="00F170EA" w:rsidP="00147BDF">
      <w:r>
        <w:t xml:space="preserve">Finally, this chapter will examine whether </w:t>
      </w:r>
      <w:r w:rsidR="00ED0C1A">
        <w:t>lexical flexibility among property concepts</w:t>
      </w:r>
      <w:r w:rsidR="00984ECF">
        <w:t xml:space="preserve"> follows patterns </w:t>
      </w:r>
      <w:proofErr w:type="gramStart"/>
      <w:r w:rsidR="00984ECF">
        <w:t>similar to</w:t>
      </w:r>
      <w:proofErr w:type="gramEnd"/>
      <w:r w:rsidR="00984ECF">
        <w:t xml:space="preserve"> Dixon’s </w:t>
      </w:r>
      <w:r w:rsidR="00984ECF" w:rsidRPr="00984ECF">
        <w:rPr>
          <w:noProof/>
        </w:rPr>
        <w:t>(1977)</w:t>
      </w:r>
      <w:r w:rsidR="00984ECF">
        <w:t xml:space="preserve"> crosslinguistic typology of adjectives. That is, are core property concepts (age, dimension, value, color) </w:t>
      </w:r>
      <w:proofErr w:type="gramStart"/>
      <w:r w:rsidR="00984ECF">
        <w:t>more or less flexible</w:t>
      </w:r>
      <w:proofErr w:type="gramEnd"/>
      <w:r w:rsidR="00984ECF">
        <w:t xml:space="preserv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generally means that core property concepts </w:t>
      </w:r>
      <w:r w:rsidR="002C7EBA">
        <w:t xml:space="preserve">belong to constructions strongly associated with either reference or predication. </w:t>
      </w:r>
      <w:r w:rsidR="00E5766A">
        <w:t xml:space="preserve">Moreover, core property concepts </w:t>
      </w:r>
      <w:r w:rsidR="00E96858">
        <w:t>exhibit more time-stability that peripheral property concepts</w:t>
      </w:r>
      <w:r w:rsidR="0017370C">
        <w:t xml:space="preserve">. Given the suggestion that </w:t>
      </w:r>
      <w:r w:rsidR="00254CAD">
        <w:t>time-stable items are more likely to be encoded using referential constructions, and events with predicative constructions (</w:t>
      </w:r>
      <w:r w:rsidR="00254CAD" w:rsidRPr="00216CDF">
        <w:t>Givón 1979:320–321</w:t>
      </w:r>
      <w:r w:rsidR="00254CAD">
        <w:t>), we might therefore expect to find greater nominal c</w:t>
      </w:r>
      <w:r w:rsidR="00147BDF">
        <w:t>oding (and thus less flexibility) for core property concepts than for peripheral ones.</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w:t>
      </w:r>
      <w:r>
        <w:lastRenderedPageBreak/>
        <w:t xml:space="preserve">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w:t>
      </w:r>
      <w:proofErr w:type="gramStart"/>
      <w:r>
        <w:t>lexicalization, and</w:t>
      </w:r>
      <w:proofErr w:type="gramEnd"/>
      <w:r>
        <w:t xml:space="preserve">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 xml:space="preserve">I hope to complete </w:t>
      </w:r>
      <w:proofErr w:type="gramStart"/>
      <w:r>
        <w:t>the majority of</w:t>
      </w:r>
      <w:proofErr w:type="gramEnd"/>
      <w:r>
        <w:t xml:space="preserve">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is laid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lastRenderedPageBreak/>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4505DF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2A314910" w14:textId="3842FC7F" w:rsidR="00056077" w:rsidRDefault="00056077" w:rsidP="001A2233">
      <w:pPr>
        <w:keepLines/>
        <w:widowControl w:val="0"/>
        <w:autoSpaceDE w:val="0"/>
        <w:autoSpaceDN w:val="0"/>
        <w:adjustRightInd w:val="0"/>
        <w:spacing w:before="120" w:after="120" w:line="240" w:lineRule="auto"/>
        <w:ind w:left="480" w:hanging="480"/>
        <w:rPr>
          <w:noProof/>
        </w:rPr>
      </w:pPr>
      <w:r w:rsidRPr="00734A16">
        <w:t xml:space="preserve">Bickel, Balthasar, Alena Witzlack-Makarevich &amp; </w:t>
      </w:r>
      <w:proofErr w:type="spellStart"/>
      <w:r w:rsidRPr="00734A16">
        <w:t>Taras</w:t>
      </w:r>
      <w:proofErr w:type="spellEnd"/>
      <w:r w:rsidRPr="00734A16">
        <w:t xml:space="preserve"> </w:t>
      </w:r>
      <w:proofErr w:type="spellStart"/>
      <w:r w:rsidRPr="00734A16">
        <w:t>Zakharko</w:t>
      </w:r>
      <w:proofErr w:type="spellEnd"/>
      <w:r w:rsidRPr="00734A16">
        <w:t>.</w:t>
      </w:r>
      <w:r w:rsidR="00CA3E5A">
        <w:t xml:space="preserve"> n.d.</w:t>
      </w:r>
      <w:r w:rsidRPr="00734A16">
        <w:t xml:space="preserve"> Typological evidence against universal effects of referential scales on case alignment. M</w:t>
      </w:r>
      <w:r w:rsidR="00641E24">
        <w:t>anuscript.</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8B1B15B" w14:textId="7FC64390" w:rsidR="005B2568" w:rsidRDefault="00E40DF1" w:rsidP="001A2233">
      <w:pPr>
        <w:keepLines/>
        <w:widowControl w:val="0"/>
        <w:autoSpaceDE w:val="0"/>
        <w:autoSpaceDN w:val="0"/>
        <w:adjustRightInd w:val="0"/>
        <w:spacing w:before="120" w:after="120" w:line="240" w:lineRule="auto"/>
        <w:ind w:left="480" w:hanging="480"/>
        <w:rPr>
          <w:noProof/>
        </w:rPr>
      </w:pPr>
      <w:r w:rsidRPr="00E40DF1">
        <w:rPr>
          <w:noProof/>
        </w:rPr>
        <w:t xml:space="preserve">Cristofaro, Sonia. 2013. The referential hierarchy: Reviewing the evidence in diachronic perspective. In Dik Bakker &amp; Martin Haspelmath (eds.), </w:t>
      </w:r>
      <w:r w:rsidRPr="00E40DF1">
        <w:rPr>
          <w:rStyle w:val="BookTitle"/>
        </w:rPr>
        <w:t>Languages across boundaries: Studies in memory of Anna Siewierska</w:t>
      </w:r>
      <w:r w:rsidRPr="00E40DF1">
        <w:rPr>
          <w:noProof/>
        </w:rPr>
        <w:t xml:space="preserve">, </w:t>
      </w:r>
      <w:r>
        <w:rPr>
          <w:noProof/>
        </w:rPr>
        <w:t xml:space="preserve">pp. </w:t>
      </w:r>
      <w:r w:rsidRPr="00E40DF1">
        <w:rPr>
          <w:noProof/>
        </w:rPr>
        <w:t xml:space="preserve">69–94. Berlin: </w:t>
      </w:r>
      <w:r w:rsidR="009F045D">
        <w:rPr>
          <w:noProof/>
        </w:rPr>
        <w:t>Mouton de Gruyter</w:t>
      </w:r>
      <w:r w:rsidRPr="00E40DF1">
        <w:rPr>
          <w:noProof/>
        </w:rPr>
        <w:t>.</w:t>
      </w:r>
    </w:p>
    <w:p w14:paraId="608704AC" w14:textId="369085A0"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Pr="00216CDF" w:rsidRDefault="00455AE7" w:rsidP="001A2233">
      <w:pPr>
        <w:keepLines/>
        <w:widowControl w:val="0"/>
        <w:autoSpaceDE w:val="0"/>
        <w:autoSpaceDN w:val="0"/>
        <w:adjustRightInd w:val="0"/>
        <w:spacing w:before="120" w:after="120" w:line="240" w:lineRule="auto"/>
        <w:ind w:left="480" w:hanging="480"/>
        <w:rPr>
          <w:noProof/>
          <w:lang w:val="es-MX"/>
        </w:rPr>
      </w:pPr>
      <w:r>
        <w:rPr>
          <w:noProof/>
        </w:rPr>
        <w:t xml:space="preserve">Eijk, Jan P. Van &amp; Thom Hess. 1986. Noun and verb in Salish. </w:t>
      </w:r>
      <w:proofErr w:type="spellStart"/>
      <w:r w:rsidRPr="00216CDF">
        <w:rPr>
          <w:rStyle w:val="BookTitle"/>
          <w:lang w:val="es-MX"/>
        </w:rPr>
        <w:t>Lingua</w:t>
      </w:r>
      <w:proofErr w:type="spellEnd"/>
      <w:r w:rsidRPr="00216CDF">
        <w:rPr>
          <w:noProof/>
          <w:lang w:val="es-MX"/>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sidRPr="00216CDF">
        <w:rPr>
          <w:noProof/>
          <w:lang w:val="es-MX"/>
        </w:rPr>
        <w:lastRenderedPageBreak/>
        <w:t xml:space="preserve">Evans, Nicholas &amp; Toshiki Osada. </w:t>
      </w:r>
      <w:r>
        <w:rPr>
          <w:noProof/>
        </w:rPr>
        <w:t xml:space="preserve">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0050FB59" w14:textId="4D33EB49" w:rsidR="000B00B9" w:rsidRDefault="000B1A28" w:rsidP="000B00B9">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5BD63AE4" w14:textId="58ACC29B" w:rsidR="000B00B9" w:rsidRDefault="000B00B9" w:rsidP="000B00B9">
      <w:pPr>
        <w:keepLines/>
        <w:widowControl w:val="0"/>
        <w:autoSpaceDE w:val="0"/>
        <w:autoSpaceDN w:val="0"/>
        <w:adjustRightInd w:val="0"/>
        <w:spacing w:before="120" w:after="120" w:line="240" w:lineRule="auto"/>
        <w:ind w:left="480" w:hanging="480"/>
        <w:rPr>
          <w:noProof/>
        </w:rPr>
      </w:pPr>
      <w:r>
        <w:rPr>
          <w:noProof/>
        </w:rPr>
        <w:t xml:space="preserve">Gries, Stefan Th. 2003. </w:t>
      </w:r>
      <w:r w:rsidRPr="005B3FF7">
        <w:rPr>
          <w:rStyle w:val="BookTitle"/>
        </w:rPr>
        <w:t>Multifactorial analysis in corpus linguistics: A study of particle placement.</w:t>
      </w:r>
      <w:r>
        <w:rPr>
          <w:noProof/>
        </w:rPr>
        <w:t xml:space="preserve"> (Open Linguistics). New York: Continuum.</w:t>
      </w:r>
    </w:p>
    <w:p w14:paraId="76B2993C" w14:textId="1EE27600" w:rsidR="00D77282" w:rsidRDefault="00D77282" w:rsidP="000B00B9">
      <w:pPr>
        <w:keepLines/>
        <w:widowControl w:val="0"/>
        <w:autoSpaceDE w:val="0"/>
        <w:autoSpaceDN w:val="0"/>
        <w:adjustRightInd w:val="0"/>
        <w:spacing w:before="120" w:after="120" w:line="240" w:lineRule="auto"/>
        <w:ind w:left="480" w:hanging="480"/>
        <w:rPr>
          <w:noProof/>
        </w:rPr>
      </w:pPr>
      <w:r w:rsidRPr="00D77282">
        <w:rPr>
          <w:noProof/>
        </w:rPr>
        <w:t xml:space="preserve">Gries, Stefan Th. 2008. Dispersions and adjusted frequencies in corpora. </w:t>
      </w:r>
      <w:r w:rsidRPr="00D77282">
        <w:rPr>
          <w:rStyle w:val="BookTitle"/>
        </w:rPr>
        <w:t>International Journal of Corpus Linguistics</w:t>
      </w:r>
      <w:r w:rsidRPr="00D77282">
        <w:rPr>
          <w:noProof/>
        </w:rPr>
        <w:t xml:space="preserve"> 13(4)</w:t>
      </w:r>
      <w:r>
        <w:rPr>
          <w:noProof/>
        </w:rPr>
        <w:t>:</w:t>
      </w:r>
      <w:r w:rsidRPr="00D77282">
        <w:rPr>
          <w:noProof/>
        </w:rPr>
        <w:t xml:space="preserve"> 403–437.</w:t>
      </w:r>
    </w:p>
    <w:p w14:paraId="70D5A2EE" w14:textId="4E693070" w:rsidR="00F278C6" w:rsidRDefault="00F278C6" w:rsidP="000B00B9">
      <w:pPr>
        <w:keepLines/>
        <w:widowControl w:val="0"/>
        <w:autoSpaceDE w:val="0"/>
        <w:autoSpaceDN w:val="0"/>
        <w:adjustRightInd w:val="0"/>
        <w:spacing w:before="120" w:after="120" w:line="240" w:lineRule="auto"/>
        <w:ind w:left="480" w:hanging="480"/>
        <w:rPr>
          <w:noProof/>
        </w:rPr>
      </w:pPr>
      <w:r w:rsidRPr="00F278C6">
        <w:rPr>
          <w:noProof/>
        </w:rPr>
        <w:t xml:space="preserve">Gries, Stefan Th. 2010. Dispersions and adjusted frequencies in corpora: Further explorations. In Stefan Th. Gries, Stephanie Wulff &amp; Mark Davies (eds.), </w:t>
      </w:r>
      <w:r w:rsidRPr="00F278C6">
        <w:rPr>
          <w:rStyle w:val="BookTitle"/>
        </w:rPr>
        <w:t>Corpus linguistic applications: Current studies, new directions</w:t>
      </w:r>
      <w:r w:rsidRPr="00F278C6">
        <w:rPr>
          <w:noProof/>
        </w:rPr>
        <w:t>,</w:t>
      </w:r>
      <w:r>
        <w:rPr>
          <w:noProof/>
        </w:rPr>
        <w:t xml:space="preserve"> pp.</w:t>
      </w:r>
      <w:r w:rsidRPr="00F278C6">
        <w:rPr>
          <w:noProof/>
        </w:rPr>
        <w:t xml:space="preserve"> 197–212. Amsterdam: Rodopi.</w:t>
      </w:r>
    </w:p>
    <w:p w14:paraId="34740ABC" w14:textId="421FB84B" w:rsidR="005C1A79" w:rsidRDefault="005C1A79" w:rsidP="000B00B9">
      <w:pPr>
        <w:keepLines/>
        <w:widowControl w:val="0"/>
        <w:autoSpaceDE w:val="0"/>
        <w:autoSpaceDN w:val="0"/>
        <w:adjustRightInd w:val="0"/>
        <w:spacing w:before="120" w:after="120" w:line="240" w:lineRule="auto"/>
        <w:ind w:left="480" w:hanging="480"/>
        <w:rPr>
          <w:noProof/>
        </w:rPr>
      </w:pPr>
      <w:r w:rsidRPr="005C1A79">
        <w:rPr>
          <w:noProof/>
        </w:rPr>
        <w:t xml:space="preserve">Gries, Stefan Th. &amp; Nick C. Ellis. 2015. Statistical measures for usage-based linguistics. </w:t>
      </w:r>
      <w:r w:rsidRPr="00B115ED">
        <w:rPr>
          <w:rStyle w:val="BookTitle"/>
        </w:rPr>
        <w:t>Language Learning</w:t>
      </w:r>
      <w:r w:rsidR="000F5783">
        <w:rPr>
          <w:noProof/>
        </w:rPr>
        <w:t xml:space="preserve"> 6</w:t>
      </w:r>
      <w:r w:rsidR="00B115ED">
        <w:rPr>
          <w:noProof/>
        </w:rPr>
        <w:t>5 (Supplement 1)</w:t>
      </w:r>
      <w:r w:rsidRPr="005C1A79">
        <w:rPr>
          <w:noProof/>
        </w:rPr>
        <w:t xml:space="preserve">, </w:t>
      </w:r>
      <w:r>
        <w:rPr>
          <w:noProof/>
        </w:rPr>
        <w:t xml:space="preserve">pp. </w:t>
      </w:r>
      <w:r w:rsidR="00B115ED">
        <w:rPr>
          <w:noProof/>
        </w:rPr>
        <w:t>1</w:t>
      </w:r>
      <w:r w:rsidRPr="005C1A79">
        <w:rPr>
          <w:noProof/>
        </w:rPr>
        <w:t>–</w:t>
      </w:r>
      <w:r w:rsidR="00B115ED" w:rsidRPr="005C1A79">
        <w:rPr>
          <w:noProof/>
        </w:rPr>
        <w:t>28</w:t>
      </w:r>
      <w:r>
        <w:rPr>
          <w:noProof/>
        </w:rPr>
        <w:t>.</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8"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lastRenderedPageBreak/>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9"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lastRenderedPageBreak/>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4E56DB9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75338027" w14:textId="001B5C0C" w:rsidR="00863262" w:rsidRDefault="001E367B" w:rsidP="001A2233">
      <w:pPr>
        <w:keepLines/>
        <w:widowControl w:val="0"/>
        <w:autoSpaceDE w:val="0"/>
        <w:autoSpaceDN w:val="0"/>
        <w:adjustRightInd w:val="0"/>
        <w:spacing w:before="120" w:after="120" w:line="240" w:lineRule="auto"/>
        <w:ind w:left="480" w:hanging="480"/>
        <w:rPr>
          <w:noProof/>
        </w:rPr>
      </w:pPr>
      <w:r w:rsidRPr="001E367B">
        <w:rPr>
          <w:noProof/>
        </w:rPr>
        <w:t xml:space="preserve">Song, Jae Jung. 2018. </w:t>
      </w:r>
      <w:r w:rsidRPr="001E367B">
        <w:rPr>
          <w:rStyle w:val="BookTitle"/>
        </w:rPr>
        <w:t>Linguistic typology.</w:t>
      </w:r>
      <w:r w:rsidRPr="001E367B">
        <w:rPr>
          <w:noProof/>
        </w:rPr>
        <w:t xml:space="preserve"> (Oxford Textbooks in Linguistics). Oxford: Oxford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309DB10A" w14:textId="3EB6D592" w:rsidR="00056077" w:rsidRDefault="000B1A28" w:rsidP="000B00B9">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056077" w:rsidSect="00CA5A11">
      <w:headerReference w:type="default" r:id="rId10"/>
      <w:footerReference w:type="default" r:id="rId11"/>
      <w:foot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2E4ED" w14:textId="77777777" w:rsidR="00281E2C" w:rsidRDefault="00281E2C" w:rsidP="00CA5A11">
      <w:r>
        <w:separator/>
      </w:r>
    </w:p>
  </w:endnote>
  <w:endnote w:type="continuationSeparator" w:id="0">
    <w:p w14:paraId="0EDFCBD5" w14:textId="77777777" w:rsidR="00281E2C" w:rsidRDefault="00281E2C"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haris SIL">
    <w:panose1 w:val="02000500060000020004"/>
    <w:charset w:val="00"/>
    <w:family w:val="auto"/>
    <w:pitch w:val="variable"/>
    <w:sig w:usb0="A00002FF" w:usb1="5200E1FF" w:usb2="02000029"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2620A29C"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110086">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2BCF93F2"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110086">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368FA" w14:textId="77777777" w:rsidR="00281E2C" w:rsidRDefault="00281E2C" w:rsidP="00CA5A11">
      <w:r>
        <w:separator/>
      </w:r>
    </w:p>
  </w:footnote>
  <w:footnote w:type="continuationSeparator" w:id="0">
    <w:p w14:paraId="541ED7D6" w14:textId="77777777" w:rsidR="00281E2C" w:rsidRDefault="00281E2C"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but this phenomenon will not be discussed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0FE35F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A26AFC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AC440D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E1C9E7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C07F8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AC8BC2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02E7D3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BAA30F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0AEA58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A763C0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4"/>
  </w:num>
  <w:num w:numId="2">
    <w:abstractNumId w:val="11"/>
  </w:num>
  <w:num w:numId="3">
    <w:abstractNumId w:val="14"/>
  </w:num>
  <w:num w:numId="4">
    <w:abstractNumId w:val="14"/>
  </w:num>
  <w:num w:numId="5">
    <w:abstractNumId w:val="14"/>
  </w:num>
  <w:num w:numId="6">
    <w:abstractNumId w:val="14"/>
  </w:num>
  <w:num w:numId="7">
    <w:abstractNumId w:val="15"/>
  </w:num>
  <w:num w:numId="8">
    <w:abstractNumId w:val="16"/>
  </w:num>
  <w:num w:numId="9">
    <w:abstractNumId w:val="10"/>
  </w:num>
  <w:num w:numId="10">
    <w:abstractNumId w:val="12"/>
  </w:num>
  <w:num w:numId="11">
    <w:abstractNumId w:val="13"/>
  </w:num>
  <w:num w:numId="12">
    <w:abstractNumId w:val="9"/>
  </w:num>
  <w:num w:numId="13">
    <w:abstractNumId w:val="7"/>
  </w:num>
  <w:num w:numId="14">
    <w:abstractNumId w:val="6"/>
  </w:num>
  <w:num w:numId="15">
    <w:abstractNumId w:val="5"/>
  </w:num>
  <w:num w:numId="16">
    <w:abstractNumId w:val="4"/>
  </w:num>
  <w:num w:numId="17">
    <w:abstractNumId w:val="8"/>
  </w:num>
  <w:num w:numId="18">
    <w:abstractNumId w:val="3"/>
  </w:num>
  <w:num w:numId="19">
    <w:abstractNumId w:val="2"/>
  </w:num>
  <w:num w:numId="20">
    <w:abstractNumId w:val="1"/>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activeWritingStyle w:appName="MSWord" w:lang="en-US" w:vendorID="64" w:dllVersion="0" w:nlCheck="1" w:checkStyle="0"/>
  <w:activeWritingStyle w:appName="MSWord" w:lang="fr-FR" w:vendorID="64" w:dllVersion="0" w:nlCheck="1" w:checkStyle="0"/>
  <w:activeWritingStyle w:appName="MSWord" w:lang="es-MX" w:vendorID="64" w:dllVersion="0"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11A8"/>
    <w:rsid w:val="0001132C"/>
    <w:rsid w:val="00012724"/>
    <w:rsid w:val="00012C2F"/>
    <w:rsid w:val="000138C5"/>
    <w:rsid w:val="00014626"/>
    <w:rsid w:val="000155EF"/>
    <w:rsid w:val="00015C5F"/>
    <w:rsid w:val="00020529"/>
    <w:rsid w:val="00022460"/>
    <w:rsid w:val="000227D7"/>
    <w:rsid w:val="000248C4"/>
    <w:rsid w:val="000258F5"/>
    <w:rsid w:val="0002602D"/>
    <w:rsid w:val="00027C37"/>
    <w:rsid w:val="000314AB"/>
    <w:rsid w:val="000316DF"/>
    <w:rsid w:val="00034EE5"/>
    <w:rsid w:val="000356F0"/>
    <w:rsid w:val="00036CB3"/>
    <w:rsid w:val="00044718"/>
    <w:rsid w:val="000502AC"/>
    <w:rsid w:val="00052D53"/>
    <w:rsid w:val="00055B0C"/>
    <w:rsid w:val="00056077"/>
    <w:rsid w:val="000575D9"/>
    <w:rsid w:val="000619B2"/>
    <w:rsid w:val="00062402"/>
    <w:rsid w:val="00063019"/>
    <w:rsid w:val="00063B34"/>
    <w:rsid w:val="0006408F"/>
    <w:rsid w:val="000679A3"/>
    <w:rsid w:val="00070468"/>
    <w:rsid w:val="00071549"/>
    <w:rsid w:val="00073AB3"/>
    <w:rsid w:val="000762EE"/>
    <w:rsid w:val="00087A44"/>
    <w:rsid w:val="0009333F"/>
    <w:rsid w:val="0009429B"/>
    <w:rsid w:val="00095D94"/>
    <w:rsid w:val="000A1526"/>
    <w:rsid w:val="000B00B9"/>
    <w:rsid w:val="000B1A28"/>
    <w:rsid w:val="000B1DCC"/>
    <w:rsid w:val="000B2070"/>
    <w:rsid w:val="000B3EF6"/>
    <w:rsid w:val="000B76B7"/>
    <w:rsid w:val="000C142E"/>
    <w:rsid w:val="000C4E4A"/>
    <w:rsid w:val="000C53DA"/>
    <w:rsid w:val="000E0202"/>
    <w:rsid w:val="000E27BD"/>
    <w:rsid w:val="000E38C1"/>
    <w:rsid w:val="000E6955"/>
    <w:rsid w:val="000F0C07"/>
    <w:rsid w:val="000F44E4"/>
    <w:rsid w:val="000F5783"/>
    <w:rsid w:val="0010158C"/>
    <w:rsid w:val="00110086"/>
    <w:rsid w:val="001120E7"/>
    <w:rsid w:val="00112F20"/>
    <w:rsid w:val="00113D04"/>
    <w:rsid w:val="001210D1"/>
    <w:rsid w:val="00122E7D"/>
    <w:rsid w:val="00132AD3"/>
    <w:rsid w:val="001335BD"/>
    <w:rsid w:val="001344CB"/>
    <w:rsid w:val="00135A4E"/>
    <w:rsid w:val="00143852"/>
    <w:rsid w:val="00144503"/>
    <w:rsid w:val="00147A4A"/>
    <w:rsid w:val="00147AB1"/>
    <w:rsid w:val="00147BDF"/>
    <w:rsid w:val="001645F0"/>
    <w:rsid w:val="0016528B"/>
    <w:rsid w:val="0017337E"/>
    <w:rsid w:val="0017370C"/>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0DC3"/>
    <w:rsid w:val="001D302D"/>
    <w:rsid w:val="001D73BA"/>
    <w:rsid w:val="001D7E09"/>
    <w:rsid w:val="001E019B"/>
    <w:rsid w:val="001E25A4"/>
    <w:rsid w:val="001E367B"/>
    <w:rsid w:val="001E3E61"/>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16CDF"/>
    <w:rsid w:val="00224873"/>
    <w:rsid w:val="002327DE"/>
    <w:rsid w:val="00233C5F"/>
    <w:rsid w:val="00234B7C"/>
    <w:rsid w:val="00234F1A"/>
    <w:rsid w:val="00241552"/>
    <w:rsid w:val="0024518B"/>
    <w:rsid w:val="0024698F"/>
    <w:rsid w:val="00250F69"/>
    <w:rsid w:val="00251563"/>
    <w:rsid w:val="00254BDC"/>
    <w:rsid w:val="00254CAD"/>
    <w:rsid w:val="002562A2"/>
    <w:rsid w:val="00256718"/>
    <w:rsid w:val="00256A6B"/>
    <w:rsid w:val="00261191"/>
    <w:rsid w:val="00261E56"/>
    <w:rsid w:val="00274D9B"/>
    <w:rsid w:val="002768E9"/>
    <w:rsid w:val="002773CA"/>
    <w:rsid w:val="002811CA"/>
    <w:rsid w:val="0028197C"/>
    <w:rsid w:val="00281E2C"/>
    <w:rsid w:val="00291257"/>
    <w:rsid w:val="002964BB"/>
    <w:rsid w:val="002A0CCD"/>
    <w:rsid w:val="002A268A"/>
    <w:rsid w:val="002A368A"/>
    <w:rsid w:val="002A3A63"/>
    <w:rsid w:val="002B17FA"/>
    <w:rsid w:val="002B21B1"/>
    <w:rsid w:val="002B34AC"/>
    <w:rsid w:val="002B69AE"/>
    <w:rsid w:val="002C7EBA"/>
    <w:rsid w:val="002D4762"/>
    <w:rsid w:val="002D5136"/>
    <w:rsid w:val="002D6C05"/>
    <w:rsid w:val="002E02BA"/>
    <w:rsid w:val="002E0626"/>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27D62"/>
    <w:rsid w:val="0033418F"/>
    <w:rsid w:val="00334B72"/>
    <w:rsid w:val="003366D2"/>
    <w:rsid w:val="00340121"/>
    <w:rsid w:val="00341C59"/>
    <w:rsid w:val="0034480A"/>
    <w:rsid w:val="00344B80"/>
    <w:rsid w:val="00351494"/>
    <w:rsid w:val="00353CD1"/>
    <w:rsid w:val="00360AB2"/>
    <w:rsid w:val="003614A4"/>
    <w:rsid w:val="00362B63"/>
    <w:rsid w:val="003652A5"/>
    <w:rsid w:val="003671E8"/>
    <w:rsid w:val="00370C45"/>
    <w:rsid w:val="003770F8"/>
    <w:rsid w:val="00380B80"/>
    <w:rsid w:val="00382104"/>
    <w:rsid w:val="00384990"/>
    <w:rsid w:val="0038538F"/>
    <w:rsid w:val="00386A7F"/>
    <w:rsid w:val="00396F5C"/>
    <w:rsid w:val="003A3611"/>
    <w:rsid w:val="003A70E1"/>
    <w:rsid w:val="003B4557"/>
    <w:rsid w:val="003C02AD"/>
    <w:rsid w:val="003C0562"/>
    <w:rsid w:val="003C09AB"/>
    <w:rsid w:val="003C1E1A"/>
    <w:rsid w:val="003C1E80"/>
    <w:rsid w:val="003C39A7"/>
    <w:rsid w:val="003C53A3"/>
    <w:rsid w:val="003C5FFB"/>
    <w:rsid w:val="003C6AB5"/>
    <w:rsid w:val="003D0819"/>
    <w:rsid w:val="003D4C8C"/>
    <w:rsid w:val="003D5DE3"/>
    <w:rsid w:val="003E1DE7"/>
    <w:rsid w:val="003E6326"/>
    <w:rsid w:val="003E7E53"/>
    <w:rsid w:val="003E7E9C"/>
    <w:rsid w:val="003F11AA"/>
    <w:rsid w:val="003F1417"/>
    <w:rsid w:val="004073EB"/>
    <w:rsid w:val="00414201"/>
    <w:rsid w:val="00414B41"/>
    <w:rsid w:val="00417BC3"/>
    <w:rsid w:val="00417CD8"/>
    <w:rsid w:val="00420430"/>
    <w:rsid w:val="00420544"/>
    <w:rsid w:val="0042124C"/>
    <w:rsid w:val="00441E13"/>
    <w:rsid w:val="00445B48"/>
    <w:rsid w:val="00446493"/>
    <w:rsid w:val="004509DF"/>
    <w:rsid w:val="00451C7B"/>
    <w:rsid w:val="004550E0"/>
    <w:rsid w:val="00455AE7"/>
    <w:rsid w:val="004573C0"/>
    <w:rsid w:val="00465247"/>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C5766"/>
    <w:rsid w:val="004D7E3B"/>
    <w:rsid w:val="004E2C4A"/>
    <w:rsid w:val="004F13E5"/>
    <w:rsid w:val="004F46D8"/>
    <w:rsid w:val="004F5252"/>
    <w:rsid w:val="004F6771"/>
    <w:rsid w:val="00501E89"/>
    <w:rsid w:val="00504267"/>
    <w:rsid w:val="00507AA2"/>
    <w:rsid w:val="005148F8"/>
    <w:rsid w:val="00517FCD"/>
    <w:rsid w:val="00524676"/>
    <w:rsid w:val="0052504D"/>
    <w:rsid w:val="005255A9"/>
    <w:rsid w:val="005268BE"/>
    <w:rsid w:val="00526FB9"/>
    <w:rsid w:val="005313D4"/>
    <w:rsid w:val="005325BE"/>
    <w:rsid w:val="005340F3"/>
    <w:rsid w:val="00535710"/>
    <w:rsid w:val="00536211"/>
    <w:rsid w:val="00540DEF"/>
    <w:rsid w:val="005452E9"/>
    <w:rsid w:val="0055136C"/>
    <w:rsid w:val="00553323"/>
    <w:rsid w:val="005633B6"/>
    <w:rsid w:val="005667CC"/>
    <w:rsid w:val="00573B19"/>
    <w:rsid w:val="0057746E"/>
    <w:rsid w:val="00585B0D"/>
    <w:rsid w:val="005904ED"/>
    <w:rsid w:val="00592905"/>
    <w:rsid w:val="00595A9D"/>
    <w:rsid w:val="005A19D2"/>
    <w:rsid w:val="005A4BB2"/>
    <w:rsid w:val="005B2568"/>
    <w:rsid w:val="005B3FF7"/>
    <w:rsid w:val="005B421C"/>
    <w:rsid w:val="005B697F"/>
    <w:rsid w:val="005C1A79"/>
    <w:rsid w:val="005C23C4"/>
    <w:rsid w:val="005C350B"/>
    <w:rsid w:val="005C5340"/>
    <w:rsid w:val="005C5792"/>
    <w:rsid w:val="005C6169"/>
    <w:rsid w:val="005D0456"/>
    <w:rsid w:val="005D1897"/>
    <w:rsid w:val="005D2388"/>
    <w:rsid w:val="005D238E"/>
    <w:rsid w:val="005D2B10"/>
    <w:rsid w:val="005E09C8"/>
    <w:rsid w:val="005E2CD0"/>
    <w:rsid w:val="005E470E"/>
    <w:rsid w:val="005E5FA7"/>
    <w:rsid w:val="005E6BC3"/>
    <w:rsid w:val="005E6E94"/>
    <w:rsid w:val="005F0BD8"/>
    <w:rsid w:val="005F0F1D"/>
    <w:rsid w:val="005F36E8"/>
    <w:rsid w:val="006015BF"/>
    <w:rsid w:val="00606795"/>
    <w:rsid w:val="00610992"/>
    <w:rsid w:val="00613031"/>
    <w:rsid w:val="00614C8E"/>
    <w:rsid w:val="006163F5"/>
    <w:rsid w:val="00617A6B"/>
    <w:rsid w:val="006208EF"/>
    <w:rsid w:val="00627DC2"/>
    <w:rsid w:val="006303DE"/>
    <w:rsid w:val="00630E00"/>
    <w:rsid w:val="00641E24"/>
    <w:rsid w:val="00642553"/>
    <w:rsid w:val="00644F44"/>
    <w:rsid w:val="00651DB4"/>
    <w:rsid w:val="0066257F"/>
    <w:rsid w:val="0066595C"/>
    <w:rsid w:val="006751FD"/>
    <w:rsid w:val="00676960"/>
    <w:rsid w:val="00680FAA"/>
    <w:rsid w:val="00686E16"/>
    <w:rsid w:val="006873C4"/>
    <w:rsid w:val="00687BB8"/>
    <w:rsid w:val="006905E7"/>
    <w:rsid w:val="00692629"/>
    <w:rsid w:val="00692888"/>
    <w:rsid w:val="006969E7"/>
    <w:rsid w:val="006A6CEA"/>
    <w:rsid w:val="006B02B3"/>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34A16"/>
    <w:rsid w:val="00744976"/>
    <w:rsid w:val="00754A8B"/>
    <w:rsid w:val="00757252"/>
    <w:rsid w:val="00767660"/>
    <w:rsid w:val="0077046B"/>
    <w:rsid w:val="00770489"/>
    <w:rsid w:val="00770DEF"/>
    <w:rsid w:val="00771100"/>
    <w:rsid w:val="00772DC0"/>
    <w:rsid w:val="00773ECB"/>
    <w:rsid w:val="00776651"/>
    <w:rsid w:val="00784A14"/>
    <w:rsid w:val="007948A6"/>
    <w:rsid w:val="00795167"/>
    <w:rsid w:val="00796144"/>
    <w:rsid w:val="007A286A"/>
    <w:rsid w:val="007A3299"/>
    <w:rsid w:val="007A651E"/>
    <w:rsid w:val="007A66C8"/>
    <w:rsid w:val="007B01DD"/>
    <w:rsid w:val="007B197F"/>
    <w:rsid w:val="007B4469"/>
    <w:rsid w:val="007B4490"/>
    <w:rsid w:val="007C083A"/>
    <w:rsid w:val="007C0994"/>
    <w:rsid w:val="007C1810"/>
    <w:rsid w:val="007C19C0"/>
    <w:rsid w:val="007C4AC9"/>
    <w:rsid w:val="007C56B9"/>
    <w:rsid w:val="007C7241"/>
    <w:rsid w:val="007D4789"/>
    <w:rsid w:val="007D69AD"/>
    <w:rsid w:val="007D76BF"/>
    <w:rsid w:val="007D7EF4"/>
    <w:rsid w:val="007E1867"/>
    <w:rsid w:val="007E405D"/>
    <w:rsid w:val="007E5836"/>
    <w:rsid w:val="007E77A2"/>
    <w:rsid w:val="007E78E9"/>
    <w:rsid w:val="007F0F8F"/>
    <w:rsid w:val="007F1195"/>
    <w:rsid w:val="007F662F"/>
    <w:rsid w:val="008009A6"/>
    <w:rsid w:val="0080709C"/>
    <w:rsid w:val="008116E0"/>
    <w:rsid w:val="0082171F"/>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63262"/>
    <w:rsid w:val="008708F8"/>
    <w:rsid w:val="008742CB"/>
    <w:rsid w:val="00881E17"/>
    <w:rsid w:val="00884D75"/>
    <w:rsid w:val="00885AAC"/>
    <w:rsid w:val="00887021"/>
    <w:rsid w:val="00887B91"/>
    <w:rsid w:val="008912E1"/>
    <w:rsid w:val="00894571"/>
    <w:rsid w:val="00895263"/>
    <w:rsid w:val="00895645"/>
    <w:rsid w:val="008A0774"/>
    <w:rsid w:val="008A09D2"/>
    <w:rsid w:val="008A145C"/>
    <w:rsid w:val="008A4D7C"/>
    <w:rsid w:val="008B0FBE"/>
    <w:rsid w:val="008B45B4"/>
    <w:rsid w:val="008B7573"/>
    <w:rsid w:val="008C4842"/>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884"/>
    <w:rsid w:val="00915D50"/>
    <w:rsid w:val="009248A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0EF"/>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D5ED8"/>
    <w:rsid w:val="009D72C1"/>
    <w:rsid w:val="009E507A"/>
    <w:rsid w:val="009F045D"/>
    <w:rsid w:val="009F079C"/>
    <w:rsid w:val="009F1909"/>
    <w:rsid w:val="009F20D1"/>
    <w:rsid w:val="009F32D4"/>
    <w:rsid w:val="009F64E2"/>
    <w:rsid w:val="009F65B4"/>
    <w:rsid w:val="00A01DB4"/>
    <w:rsid w:val="00A0213C"/>
    <w:rsid w:val="00A03F26"/>
    <w:rsid w:val="00A101B4"/>
    <w:rsid w:val="00A12A49"/>
    <w:rsid w:val="00A13434"/>
    <w:rsid w:val="00A13A57"/>
    <w:rsid w:val="00A149AF"/>
    <w:rsid w:val="00A1619F"/>
    <w:rsid w:val="00A16213"/>
    <w:rsid w:val="00A16A1E"/>
    <w:rsid w:val="00A26142"/>
    <w:rsid w:val="00A27E8C"/>
    <w:rsid w:val="00A31FB6"/>
    <w:rsid w:val="00A3450A"/>
    <w:rsid w:val="00A377B9"/>
    <w:rsid w:val="00A52057"/>
    <w:rsid w:val="00A532E0"/>
    <w:rsid w:val="00A54C27"/>
    <w:rsid w:val="00A55BBA"/>
    <w:rsid w:val="00A57DAC"/>
    <w:rsid w:val="00A7169D"/>
    <w:rsid w:val="00A74C45"/>
    <w:rsid w:val="00A755C0"/>
    <w:rsid w:val="00A818F8"/>
    <w:rsid w:val="00A831F8"/>
    <w:rsid w:val="00A84880"/>
    <w:rsid w:val="00A87E78"/>
    <w:rsid w:val="00A90AF3"/>
    <w:rsid w:val="00A93F5B"/>
    <w:rsid w:val="00A9656A"/>
    <w:rsid w:val="00A969CA"/>
    <w:rsid w:val="00A9771E"/>
    <w:rsid w:val="00AA036C"/>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AF59D5"/>
    <w:rsid w:val="00B07B9A"/>
    <w:rsid w:val="00B115ED"/>
    <w:rsid w:val="00B157BC"/>
    <w:rsid w:val="00B16BDC"/>
    <w:rsid w:val="00B17780"/>
    <w:rsid w:val="00B230F3"/>
    <w:rsid w:val="00B30537"/>
    <w:rsid w:val="00B36600"/>
    <w:rsid w:val="00B36E23"/>
    <w:rsid w:val="00B44D4C"/>
    <w:rsid w:val="00B46FAD"/>
    <w:rsid w:val="00B50AA0"/>
    <w:rsid w:val="00B57E77"/>
    <w:rsid w:val="00B57E87"/>
    <w:rsid w:val="00B57F0A"/>
    <w:rsid w:val="00B606C2"/>
    <w:rsid w:val="00B63449"/>
    <w:rsid w:val="00B63FE5"/>
    <w:rsid w:val="00B655D5"/>
    <w:rsid w:val="00B67623"/>
    <w:rsid w:val="00B70CF3"/>
    <w:rsid w:val="00B70EE1"/>
    <w:rsid w:val="00B71C36"/>
    <w:rsid w:val="00B7449E"/>
    <w:rsid w:val="00B80C34"/>
    <w:rsid w:val="00B820B3"/>
    <w:rsid w:val="00B82538"/>
    <w:rsid w:val="00B82889"/>
    <w:rsid w:val="00B860CD"/>
    <w:rsid w:val="00B87F72"/>
    <w:rsid w:val="00B94D48"/>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18E0"/>
    <w:rsid w:val="00BF31B7"/>
    <w:rsid w:val="00BF4390"/>
    <w:rsid w:val="00BF46EA"/>
    <w:rsid w:val="00C0703B"/>
    <w:rsid w:val="00C141DD"/>
    <w:rsid w:val="00C15558"/>
    <w:rsid w:val="00C1700A"/>
    <w:rsid w:val="00C258E0"/>
    <w:rsid w:val="00C2728F"/>
    <w:rsid w:val="00C309C5"/>
    <w:rsid w:val="00C3108A"/>
    <w:rsid w:val="00C33201"/>
    <w:rsid w:val="00C360A2"/>
    <w:rsid w:val="00C41212"/>
    <w:rsid w:val="00C43A48"/>
    <w:rsid w:val="00C46958"/>
    <w:rsid w:val="00C54113"/>
    <w:rsid w:val="00C61826"/>
    <w:rsid w:val="00C61ADB"/>
    <w:rsid w:val="00C65A5E"/>
    <w:rsid w:val="00C66A95"/>
    <w:rsid w:val="00C779CA"/>
    <w:rsid w:val="00C848FA"/>
    <w:rsid w:val="00C967F6"/>
    <w:rsid w:val="00CA1643"/>
    <w:rsid w:val="00CA1E49"/>
    <w:rsid w:val="00CA37C6"/>
    <w:rsid w:val="00CA3B86"/>
    <w:rsid w:val="00CA3E5A"/>
    <w:rsid w:val="00CA4003"/>
    <w:rsid w:val="00CA4923"/>
    <w:rsid w:val="00CA5A11"/>
    <w:rsid w:val="00CA5A72"/>
    <w:rsid w:val="00CB5B67"/>
    <w:rsid w:val="00CB6B00"/>
    <w:rsid w:val="00CC3C46"/>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08CE"/>
    <w:rsid w:val="00D13669"/>
    <w:rsid w:val="00D15672"/>
    <w:rsid w:val="00D16CA1"/>
    <w:rsid w:val="00D1797F"/>
    <w:rsid w:val="00D21D54"/>
    <w:rsid w:val="00D2418B"/>
    <w:rsid w:val="00D241EB"/>
    <w:rsid w:val="00D25D8F"/>
    <w:rsid w:val="00D26262"/>
    <w:rsid w:val="00D26F58"/>
    <w:rsid w:val="00D36331"/>
    <w:rsid w:val="00D36FFB"/>
    <w:rsid w:val="00D37895"/>
    <w:rsid w:val="00D41269"/>
    <w:rsid w:val="00D4196C"/>
    <w:rsid w:val="00D44C2C"/>
    <w:rsid w:val="00D46D1E"/>
    <w:rsid w:val="00D56AA6"/>
    <w:rsid w:val="00D57438"/>
    <w:rsid w:val="00D579B8"/>
    <w:rsid w:val="00D57D6B"/>
    <w:rsid w:val="00D62892"/>
    <w:rsid w:val="00D63862"/>
    <w:rsid w:val="00D639D3"/>
    <w:rsid w:val="00D65877"/>
    <w:rsid w:val="00D6787E"/>
    <w:rsid w:val="00D7173F"/>
    <w:rsid w:val="00D71DED"/>
    <w:rsid w:val="00D72B3A"/>
    <w:rsid w:val="00D7439C"/>
    <w:rsid w:val="00D7540D"/>
    <w:rsid w:val="00D7558F"/>
    <w:rsid w:val="00D76520"/>
    <w:rsid w:val="00D77282"/>
    <w:rsid w:val="00D829E0"/>
    <w:rsid w:val="00D83CB4"/>
    <w:rsid w:val="00D8470A"/>
    <w:rsid w:val="00D86C54"/>
    <w:rsid w:val="00D8701A"/>
    <w:rsid w:val="00D87F39"/>
    <w:rsid w:val="00D90C9A"/>
    <w:rsid w:val="00D92509"/>
    <w:rsid w:val="00D94508"/>
    <w:rsid w:val="00D94D08"/>
    <w:rsid w:val="00D97974"/>
    <w:rsid w:val="00DA336E"/>
    <w:rsid w:val="00DA3A2A"/>
    <w:rsid w:val="00DA5684"/>
    <w:rsid w:val="00DA7EB9"/>
    <w:rsid w:val="00DB0E34"/>
    <w:rsid w:val="00DB142A"/>
    <w:rsid w:val="00DB4C5A"/>
    <w:rsid w:val="00DC1C25"/>
    <w:rsid w:val="00DC480D"/>
    <w:rsid w:val="00DD19F7"/>
    <w:rsid w:val="00DD2ACE"/>
    <w:rsid w:val="00DD33E8"/>
    <w:rsid w:val="00DD6916"/>
    <w:rsid w:val="00DD6D45"/>
    <w:rsid w:val="00DD6F3F"/>
    <w:rsid w:val="00DD7E71"/>
    <w:rsid w:val="00DE1B63"/>
    <w:rsid w:val="00DE6C31"/>
    <w:rsid w:val="00DE7A13"/>
    <w:rsid w:val="00DF0A3A"/>
    <w:rsid w:val="00DF193A"/>
    <w:rsid w:val="00DF2AC2"/>
    <w:rsid w:val="00E01A31"/>
    <w:rsid w:val="00E02B50"/>
    <w:rsid w:val="00E04E92"/>
    <w:rsid w:val="00E0587B"/>
    <w:rsid w:val="00E07F19"/>
    <w:rsid w:val="00E10D30"/>
    <w:rsid w:val="00E148FC"/>
    <w:rsid w:val="00E14A31"/>
    <w:rsid w:val="00E1612B"/>
    <w:rsid w:val="00E17B70"/>
    <w:rsid w:val="00E23D7C"/>
    <w:rsid w:val="00E24A5E"/>
    <w:rsid w:val="00E27B98"/>
    <w:rsid w:val="00E36054"/>
    <w:rsid w:val="00E37504"/>
    <w:rsid w:val="00E40DF1"/>
    <w:rsid w:val="00E43DAE"/>
    <w:rsid w:val="00E44288"/>
    <w:rsid w:val="00E456A2"/>
    <w:rsid w:val="00E477A4"/>
    <w:rsid w:val="00E479E5"/>
    <w:rsid w:val="00E5152C"/>
    <w:rsid w:val="00E55344"/>
    <w:rsid w:val="00E5766A"/>
    <w:rsid w:val="00E60471"/>
    <w:rsid w:val="00E6048B"/>
    <w:rsid w:val="00E62FD7"/>
    <w:rsid w:val="00E64E69"/>
    <w:rsid w:val="00E70778"/>
    <w:rsid w:val="00E7254C"/>
    <w:rsid w:val="00E75F64"/>
    <w:rsid w:val="00E7742A"/>
    <w:rsid w:val="00E95D84"/>
    <w:rsid w:val="00E96858"/>
    <w:rsid w:val="00E97D70"/>
    <w:rsid w:val="00EA2C2A"/>
    <w:rsid w:val="00EA6366"/>
    <w:rsid w:val="00EB484A"/>
    <w:rsid w:val="00EB52F3"/>
    <w:rsid w:val="00EB6530"/>
    <w:rsid w:val="00ED0C1A"/>
    <w:rsid w:val="00ED0EF9"/>
    <w:rsid w:val="00ED3A62"/>
    <w:rsid w:val="00ED7A53"/>
    <w:rsid w:val="00EE23F2"/>
    <w:rsid w:val="00EE3686"/>
    <w:rsid w:val="00EE5122"/>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278C6"/>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1C06"/>
    <w:rsid w:val="00F831C8"/>
    <w:rsid w:val="00F84E8C"/>
    <w:rsid w:val="00F91844"/>
    <w:rsid w:val="00F92364"/>
    <w:rsid w:val="00F92FD1"/>
    <w:rsid w:val="00FA1106"/>
    <w:rsid w:val="00FA21D4"/>
    <w:rsid w:val="00FA4033"/>
    <w:rsid w:val="00FA4BFA"/>
    <w:rsid w:val="00FB0872"/>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 w:type="paragraph" w:styleId="Bibliography">
    <w:name w:val="Bibliography"/>
    <w:basedOn w:val="Normal"/>
    <w:next w:val="Normal"/>
    <w:uiPriority w:val="37"/>
    <w:semiHidden/>
    <w:unhideWhenUsed/>
    <w:rsid w:val="008912E1"/>
  </w:style>
  <w:style w:type="paragraph" w:styleId="BlockText">
    <w:name w:val="Block Text"/>
    <w:basedOn w:val="Normal"/>
    <w:uiPriority w:val="99"/>
    <w:semiHidden/>
    <w:unhideWhenUsed/>
    <w:rsid w:val="008912E1"/>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
    <w:name w:val="Body Text"/>
    <w:basedOn w:val="Normal"/>
    <w:link w:val="BodyTextChar"/>
    <w:uiPriority w:val="99"/>
    <w:semiHidden/>
    <w:unhideWhenUsed/>
    <w:rsid w:val="008912E1"/>
    <w:pPr>
      <w:spacing w:after="120"/>
    </w:pPr>
  </w:style>
  <w:style w:type="character" w:customStyle="1" w:styleId="BodyTextChar">
    <w:name w:val="Body Text Char"/>
    <w:basedOn w:val="DefaultParagraphFont"/>
    <w:link w:val="BodyText"/>
    <w:uiPriority w:val="99"/>
    <w:semiHidden/>
    <w:rsid w:val="008912E1"/>
    <w:rPr>
      <w:rFonts w:ascii="Times New Roman" w:hAnsi="Times New Roman"/>
      <w:sz w:val="24"/>
      <w:szCs w:val="24"/>
    </w:rPr>
  </w:style>
  <w:style w:type="paragraph" w:styleId="BodyText2">
    <w:name w:val="Body Text 2"/>
    <w:basedOn w:val="Normal"/>
    <w:link w:val="BodyText2Char"/>
    <w:uiPriority w:val="99"/>
    <w:semiHidden/>
    <w:unhideWhenUsed/>
    <w:rsid w:val="008912E1"/>
    <w:pPr>
      <w:spacing w:after="120" w:line="480" w:lineRule="auto"/>
    </w:pPr>
  </w:style>
  <w:style w:type="character" w:customStyle="1" w:styleId="BodyText2Char">
    <w:name w:val="Body Text 2 Char"/>
    <w:basedOn w:val="DefaultParagraphFont"/>
    <w:link w:val="BodyText2"/>
    <w:uiPriority w:val="99"/>
    <w:semiHidden/>
    <w:rsid w:val="008912E1"/>
    <w:rPr>
      <w:rFonts w:ascii="Times New Roman" w:hAnsi="Times New Roman"/>
      <w:sz w:val="24"/>
      <w:szCs w:val="24"/>
    </w:rPr>
  </w:style>
  <w:style w:type="paragraph" w:styleId="BodyText3">
    <w:name w:val="Body Text 3"/>
    <w:basedOn w:val="Normal"/>
    <w:link w:val="BodyText3Char"/>
    <w:uiPriority w:val="99"/>
    <w:semiHidden/>
    <w:unhideWhenUsed/>
    <w:rsid w:val="008912E1"/>
    <w:pPr>
      <w:spacing w:after="120"/>
    </w:pPr>
    <w:rPr>
      <w:sz w:val="16"/>
      <w:szCs w:val="16"/>
    </w:rPr>
  </w:style>
  <w:style w:type="character" w:customStyle="1" w:styleId="BodyText3Char">
    <w:name w:val="Body Text 3 Char"/>
    <w:basedOn w:val="DefaultParagraphFont"/>
    <w:link w:val="BodyText3"/>
    <w:uiPriority w:val="99"/>
    <w:semiHidden/>
    <w:rsid w:val="008912E1"/>
    <w:rPr>
      <w:rFonts w:ascii="Times New Roman" w:hAnsi="Times New Roman"/>
      <w:sz w:val="16"/>
      <w:szCs w:val="16"/>
    </w:rPr>
  </w:style>
  <w:style w:type="paragraph" w:styleId="BodyTextFirstIndent">
    <w:name w:val="Body Text First Indent"/>
    <w:basedOn w:val="BodyText"/>
    <w:link w:val="BodyTextFirstIndentChar"/>
    <w:uiPriority w:val="99"/>
    <w:semiHidden/>
    <w:unhideWhenUsed/>
    <w:rsid w:val="008912E1"/>
    <w:pPr>
      <w:spacing w:after="0"/>
    </w:pPr>
  </w:style>
  <w:style w:type="character" w:customStyle="1" w:styleId="BodyTextFirstIndentChar">
    <w:name w:val="Body Text First Indent Char"/>
    <w:basedOn w:val="BodyTextChar"/>
    <w:link w:val="BodyTextFirstIndent"/>
    <w:uiPriority w:val="99"/>
    <w:semiHidden/>
    <w:rsid w:val="008912E1"/>
    <w:rPr>
      <w:rFonts w:ascii="Times New Roman" w:hAnsi="Times New Roman"/>
      <w:sz w:val="24"/>
      <w:szCs w:val="24"/>
    </w:rPr>
  </w:style>
  <w:style w:type="paragraph" w:styleId="BodyTextIndent">
    <w:name w:val="Body Text Indent"/>
    <w:basedOn w:val="Normal"/>
    <w:link w:val="BodyTextIndentChar"/>
    <w:uiPriority w:val="99"/>
    <w:semiHidden/>
    <w:unhideWhenUsed/>
    <w:rsid w:val="008912E1"/>
    <w:pPr>
      <w:spacing w:after="120"/>
      <w:ind w:left="360"/>
    </w:pPr>
  </w:style>
  <w:style w:type="character" w:customStyle="1" w:styleId="BodyTextIndentChar">
    <w:name w:val="Body Text Indent Char"/>
    <w:basedOn w:val="DefaultParagraphFont"/>
    <w:link w:val="BodyTextIndent"/>
    <w:uiPriority w:val="99"/>
    <w:semiHidden/>
    <w:rsid w:val="008912E1"/>
    <w:rPr>
      <w:rFonts w:ascii="Times New Roman" w:hAnsi="Times New Roman"/>
      <w:sz w:val="24"/>
      <w:szCs w:val="24"/>
    </w:rPr>
  </w:style>
  <w:style w:type="paragraph" w:styleId="BodyTextFirstIndent2">
    <w:name w:val="Body Text First Indent 2"/>
    <w:basedOn w:val="BodyTextIndent"/>
    <w:link w:val="BodyTextFirstIndent2Char"/>
    <w:uiPriority w:val="99"/>
    <w:semiHidden/>
    <w:unhideWhenUsed/>
    <w:rsid w:val="008912E1"/>
    <w:pPr>
      <w:spacing w:after="0"/>
    </w:pPr>
  </w:style>
  <w:style w:type="character" w:customStyle="1" w:styleId="BodyTextFirstIndent2Char">
    <w:name w:val="Body Text First Indent 2 Char"/>
    <w:basedOn w:val="BodyTextIndentChar"/>
    <w:link w:val="BodyTextFirstIndent2"/>
    <w:uiPriority w:val="99"/>
    <w:semiHidden/>
    <w:rsid w:val="008912E1"/>
    <w:rPr>
      <w:rFonts w:ascii="Times New Roman" w:hAnsi="Times New Roman"/>
      <w:sz w:val="24"/>
      <w:szCs w:val="24"/>
    </w:rPr>
  </w:style>
  <w:style w:type="paragraph" w:styleId="BodyTextIndent2">
    <w:name w:val="Body Text Indent 2"/>
    <w:basedOn w:val="Normal"/>
    <w:link w:val="BodyTextIndent2Char"/>
    <w:uiPriority w:val="99"/>
    <w:semiHidden/>
    <w:unhideWhenUsed/>
    <w:rsid w:val="008912E1"/>
    <w:pPr>
      <w:spacing w:after="120" w:line="480" w:lineRule="auto"/>
      <w:ind w:left="360"/>
    </w:pPr>
  </w:style>
  <w:style w:type="character" w:customStyle="1" w:styleId="BodyTextIndent2Char">
    <w:name w:val="Body Text Indent 2 Char"/>
    <w:basedOn w:val="DefaultParagraphFont"/>
    <w:link w:val="BodyTextIndent2"/>
    <w:uiPriority w:val="99"/>
    <w:semiHidden/>
    <w:rsid w:val="008912E1"/>
    <w:rPr>
      <w:rFonts w:ascii="Times New Roman" w:hAnsi="Times New Roman"/>
      <w:sz w:val="24"/>
      <w:szCs w:val="24"/>
    </w:rPr>
  </w:style>
  <w:style w:type="paragraph" w:styleId="BodyTextIndent3">
    <w:name w:val="Body Text Indent 3"/>
    <w:basedOn w:val="Normal"/>
    <w:link w:val="BodyTextIndent3Char"/>
    <w:uiPriority w:val="99"/>
    <w:semiHidden/>
    <w:unhideWhenUsed/>
    <w:rsid w:val="008912E1"/>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912E1"/>
    <w:rPr>
      <w:rFonts w:ascii="Times New Roman" w:hAnsi="Times New Roman"/>
      <w:sz w:val="16"/>
      <w:szCs w:val="16"/>
    </w:rPr>
  </w:style>
  <w:style w:type="paragraph" w:styleId="Closing">
    <w:name w:val="Closing"/>
    <w:basedOn w:val="Normal"/>
    <w:link w:val="ClosingChar"/>
    <w:uiPriority w:val="99"/>
    <w:semiHidden/>
    <w:unhideWhenUsed/>
    <w:rsid w:val="008912E1"/>
    <w:pPr>
      <w:spacing w:line="240" w:lineRule="auto"/>
      <w:ind w:left="4320"/>
    </w:pPr>
  </w:style>
  <w:style w:type="character" w:customStyle="1" w:styleId="ClosingChar">
    <w:name w:val="Closing Char"/>
    <w:basedOn w:val="DefaultParagraphFont"/>
    <w:link w:val="Closing"/>
    <w:uiPriority w:val="99"/>
    <w:semiHidden/>
    <w:rsid w:val="008912E1"/>
    <w:rPr>
      <w:rFonts w:ascii="Times New Roman" w:hAnsi="Times New Roman"/>
      <w:sz w:val="24"/>
      <w:szCs w:val="24"/>
    </w:rPr>
  </w:style>
  <w:style w:type="paragraph" w:styleId="Date">
    <w:name w:val="Date"/>
    <w:basedOn w:val="Normal"/>
    <w:next w:val="Normal"/>
    <w:link w:val="DateChar"/>
    <w:uiPriority w:val="99"/>
    <w:semiHidden/>
    <w:unhideWhenUsed/>
    <w:rsid w:val="008912E1"/>
  </w:style>
  <w:style w:type="character" w:customStyle="1" w:styleId="DateChar">
    <w:name w:val="Date Char"/>
    <w:basedOn w:val="DefaultParagraphFont"/>
    <w:link w:val="Date"/>
    <w:uiPriority w:val="99"/>
    <w:semiHidden/>
    <w:rsid w:val="008912E1"/>
    <w:rPr>
      <w:rFonts w:ascii="Times New Roman" w:hAnsi="Times New Roman"/>
      <w:sz w:val="24"/>
      <w:szCs w:val="24"/>
    </w:rPr>
  </w:style>
  <w:style w:type="paragraph" w:styleId="DocumentMap">
    <w:name w:val="Document Map"/>
    <w:basedOn w:val="Normal"/>
    <w:link w:val="DocumentMapChar"/>
    <w:uiPriority w:val="99"/>
    <w:semiHidden/>
    <w:unhideWhenUsed/>
    <w:rsid w:val="008912E1"/>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12E1"/>
    <w:rPr>
      <w:rFonts w:ascii="Segoe UI" w:hAnsi="Segoe UI" w:cs="Segoe UI"/>
      <w:sz w:val="16"/>
      <w:szCs w:val="16"/>
    </w:rPr>
  </w:style>
  <w:style w:type="paragraph" w:styleId="E-mailSignature">
    <w:name w:val="E-mail Signature"/>
    <w:basedOn w:val="Normal"/>
    <w:link w:val="E-mailSignatureChar"/>
    <w:uiPriority w:val="99"/>
    <w:semiHidden/>
    <w:unhideWhenUsed/>
    <w:rsid w:val="008912E1"/>
    <w:pPr>
      <w:spacing w:line="240" w:lineRule="auto"/>
    </w:pPr>
  </w:style>
  <w:style w:type="character" w:customStyle="1" w:styleId="E-mailSignatureChar">
    <w:name w:val="E-mail Signature Char"/>
    <w:basedOn w:val="DefaultParagraphFont"/>
    <w:link w:val="E-mailSignature"/>
    <w:uiPriority w:val="99"/>
    <w:semiHidden/>
    <w:rsid w:val="008912E1"/>
    <w:rPr>
      <w:rFonts w:ascii="Times New Roman" w:hAnsi="Times New Roman"/>
      <w:sz w:val="24"/>
      <w:szCs w:val="24"/>
    </w:rPr>
  </w:style>
  <w:style w:type="paragraph" w:styleId="EndnoteText">
    <w:name w:val="endnote text"/>
    <w:basedOn w:val="Normal"/>
    <w:link w:val="EndnoteTextChar"/>
    <w:uiPriority w:val="99"/>
    <w:semiHidden/>
    <w:unhideWhenUsed/>
    <w:rsid w:val="008912E1"/>
    <w:pPr>
      <w:spacing w:line="240" w:lineRule="auto"/>
    </w:pPr>
    <w:rPr>
      <w:sz w:val="20"/>
      <w:szCs w:val="20"/>
    </w:rPr>
  </w:style>
  <w:style w:type="character" w:customStyle="1" w:styleId="EndnoteTextChar">
    <w:name w:val="Endnote Text Char"/>
    <w:basedOn w:val="DefaultParagraphFont"/>
    <w:link w:val="EndnoteText"/>
    <w:uiPriority w:val="99"/>
    <w:semiHidden/>
    <w:rsid w:val="008912E1"/>
    <w:rPr>
      <w:rFonts w:ascii="Times New Roman" w:hAnsi="Times New Roman"/>
    </w:rPr>
  </w:style>
  <w:style w:type="paragraph" w:styleId="EnvelopeAddress">
    <w:name w:val="envelope address"/>
    <w:basedOn w:val="Normal"/>
    <w:uiPriority w:val="99"/>
    <w:semiHidden/>
    <w:unhideWhenUsed/>
    <w:rsid w:val="008912E1"/>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8912E1"/>
    <w:pPr>
      <w:spacing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912E1"/>
    <w:pPr>
      <w:spacing w:line="240" w:lineRule="auto"/>
    </w:pPr>
    <w:rPr>
      <w:i/>
      <w:iCs/>
    </w:rPr>
  </w:style>
  <w:style w:type="character" w:customStyle="1" w:styleId="HTMLAddressChar">
    <w:name w:val="HTML Address Char"/>
    <w:basedOn w:val="DefaultParagraphFont"/>
    <w:link w:val="HTMLAddress"/>
    <w:uiPriority w:val="99"/>
    <w:semiHidden/>
    <w:rsid w:val="008912E1"/>
    <w:rPr>
      <w:rFonts w:ascii="Times New Roman" w:hAnsi="Times New Roman"/>
      <w:i/>
      <w:iCs/>
      <w:sz w:val="24"/>
      <w:szCs w:val="24"/>
    </w:rPr>
  </w:style>
  <w:style w:type="paragraph" w:styleId="HTMLPreformatted">
    <w:name w:val="HTML Preformatted"/>
    <w:basedOn w:val="Normal"/>
    <w:link w:val="HTMLPreformattedChar"/>
    <w:uiPriority w:val="99"/>
    <w:semiHidden/>
    <w:unhideWhenUsed/>
    <w:rsid w:val="008912E1"/>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12E1"/>
    <w:rPr>
      <w:rFonts w:ascii="Consolas" w:hAnsi="Consolas"/>
    </w:rPr>
  </w:style>
  <w:style w:type="paragraph" w:styleId="Index1">
    <w:name w:val="index 1"/>
    <w:basedOn w:val="Normal"/>
    <w:next w:val="Normal"/>
    <w:autoRedefine/>
    <w:uiPriority w:val="99"/>
    <w:semiHidden/>
    <w:unhideWhenUsed/>
    <w:rsid w:val="008912E1"/>
    <w:pPr>
      <w:spacing w:line="240" w:lineRule="auto"/>
      <w:ind w:left="240" w:hanging="240"/>
    </w:pPr>
  </w:style>
  <w:style w:type="paragraph" w:styleId="Index2">
    <w:name w:val="index 2"/>
    <w:basedOn w:val="Normal"/>
    <w:next w:val="Normal"/>
    <w:autoRedefine/>
    <w:uiPriority w:val="99"/>
    <w:semiHidden/>
    <w:unhideWhenUsed/>
    <w:rsid w:val="008912E1"/>
    <w:pPr>
      <w:spacing w:line="240" w:lineRule="auto"/>
      <w:ind w:left="480" w:hanging="240"/>
    </w:pPr>
  </w:style>
  <w:style w:type="paragraph" w:styleId="Index3">
    <w:name w:val="index 3"/>
    <w:basedOn w:val="Normal"/>
    <w:next w:val="Normal"/>
    <w:autoRedefine/>
    <w:uiPriority w:val="99"/>
    <w:semiHidden/>
    <w:unhideWhenUsed/>
    <w:rsid w:val="008912E1"/>
    <w:pPr>
      <w:spacing w:line="240" w:lineRule="auto"/>
      <w:ind w:left="720" w:hanging="240"/>
    </w:pPr>
  </w:style>
  <w:style w:type="paragraph" w:styleId="Index4">
    <w:name w:val="index 4"/>
    <w:basedOn w:val="Normal"/>
    <w:next w:val="Normal"/>
    <w:autoRedefine/>
    <w:uiPriority w:val="99"/>
    <w:semiHidden/>
    <w:unhideWhenUsed/>
    <w:rsid w:val="008912E1"/>
    <w:pPr>
      <w:spacing w:line="240" w:lineRule="auto"/>
      <w:ind w:left="960" w:hanging="240"/>
    </w:pPr>
  </w:style>
  <w:style w:type="paragraph" w:styleId="Index5">
    <w:name w:val="index 5"/>
    <w:basedOn w:val="Normal"/>
    <w:next w:val="Normal"/>
    <w:autoRedefine/>
    <w:uiPriority w:val="99"/>
    <w:semiHidden/>
    <w:unhideWhenUsed/>
    <w:rsid w:val="008912E1"/>
    <w:pPr>
      <w:spacing w:line="240" w:lineRule="auto"/>
      <w:ind w:left="1200" w:hanging="240"/>
    </w:pPr>
  </w:style>
  <w:style w:type="paragraph" w:styleId="Index6">
    <w:name w:val="index 6"/>
    <w:basedOn w:val="Normal"/>
    <w:next w:val="Normal"/>
    <w:autoRedefine/>
    <w:uiPriority w:val="99"/>
    <w:semiHidden/>
    <w:unhideWhenUsed/>
    <w:rsid w:val="008912E1"/>
    <w:pPr>
      <w:spacing w:line="240" w:lineRule="auto"/>
      <w:ind w:left="1440" w:hanging="240"/>
    </w:pPr>
  </w:style>
  <w:style w:type="paragraph" w:styleId="Index7">
    <w:name w:val="index 7"/>
    <w:basedOn w:val="Normal"/>
    <w:next w:val="Normal"/>
    <w:autoRedefine/>
    <w:uiPriority w:val="99"/>
    <w:semiHidden/>
    <w:unhideWhenUsed/>
    <w:rsid w:val="008912E1"/>
    <w:pPr>
      <w:spacing w:line="240" w:lineRule="auto"/>
      <w:ind w:left="1680" w:hanging="240"/>
    </w:pPr>
  </w:style>
  <w:style w:type="paragraph" w:styleId="Index8">
    <w:name w:val="index 8"/>
    <w:basedOn w:val="Normal"/>
    <w:next w:val="Normal"/>
    <w:autoRedefine/>
    <w:uiPriority w:val="99"/>
    <w:semiHidden/>
    <w:unhideWhenUsed/>
    <w:rsid w:val="008912E1"/>
    <w:pPr>
      <w:spacing w:line="240" w:lineRule="auto"/>
      <w:ind w:left="1920" w:hanging="240"/>
    </w:pPr>
  </w:style>
  <w:style w:type="paragraph" w:styleId="Index9">
    <w:name w:val="index 9"/>
    <w:basedOn w:val="Normal"/>
    <w:next w:val="Normal"/>
    <w:autoRedefine/>
    <w:uiPriority w:val="99"/>
    <w:semiHidden/>
    <w:unhideWhenUsed/>
    <w:rsid w:val="008912E1"/>
    <w:pPr>
      <w:spacing w:line="240" w:lineRule="auto"/>
      <w:ind w:left="2160" w:hanging="240"/>
    </w:pPr>
  </w:style>
  <w:style w:type="paragraph" w:styleId="IndexHeading">
    <w:name w:val="index heading"/>
    <w:basedOn w:val="Normal"/>
    <w:next w:val="Index1"/>
    <w:uiPriority w:val="99"/>
    <w:semiHidden/>
    <w:unhideWhenUsed/>
    <w:rsid w:val="008912E1"/>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12E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912E1"/>
    <w:rPr>
      <w:rFonts w:ascii="Times New Roman" w:hAnsi="Times New Roman"/>
      <w:i/>
      <w:iCs/>
      <w:color w:val="4472C4" w:themeColor="accent1"/>
      <w:sz w:val="24"/>
      <w:szCs w:val="24"/>
    </w:rPr>
  </w:style>
  <w:style w:type="paragraph" w:styleId="List">
    <w:name w:val="List"/>
    <w:basedOn w:val="Normal"/>
    <w:uiPriority w:val="99"/>
    <w:semiHidden/>
    <w:unhideWhenUsed/>
    <w:rsid w:val="008912E1"/>
    <w:pPr>
      <w:ind w:left="360" w:hanging="360"/>
      <w:contextualSpacing/>
    </w:pPr>
  </w:style>
  <w:style w:type="paragraph" w:styleId="List2">
    <w:name w:val="List 2"/>
    <w:basedOn w:val="Normal"/>
    <w:uiPriority w:val="99"/>
    <w:semiHidden/>
    <w:unhideWhenUsed/>
    <w:rsid w:val="008912E1"/>
    <w:pPr>
      <w:ind w:left="720" w:hanging="360"/>
      <w:contextualSpacing/>
    </w:pPr>
  </w:style>
  <w:style w:type="paragraph" w:styleId="List3">
    <w:name w:val="List 3"/>
    <w:basedOn w:val="Normal"/>
    <w:uiPriority w:val="99"/>
    <w:semiHidden/>
    <w:unhideWhenUsed/>
    <w:rsid w:val="008912E1"/>
    <w:pPr>
      <w:ind w:left="1080" w:hanging="360"/>
      <w:contextualSpacing/>
    </w:pPr>
  </w:style>
  <w:style w:type="paragraph" w:styleId="List4">
    <w:name w:val="List 4"/>
    <w:basedOn w:val="Normal"/>
    <w:uiPriority w:val="99"/>
    <w:semiHidden/>
    <w:unhideWhenUsed/>
    <w:rsid w:val="008912E1"/>
    <w:pPr>
      <w:ind w:left="1440" w:hanging="360"/>
      <w:contextualSpacing/>
    </w:pPr>
  </w:style>
  <w:style w:type="paragraph" w:styleId="List5">
    <w:name w:val="List 5"/>
    <w:basedOn w:val="Normal"/>
    <w:uiPriority w:val="99"/>
    <w:semiHidden/>
    <w:unhideWhenUsed/>
    <w:rsid w:val="008912E1"/>
    <w:pPr>
      <w:ind w:left="1800" w:hanging="360"/>
      <w:contextualSpacing/>
    </w:pPr>
  </w:style>
  <w:style w:type="paragraph" w:styleId="ListBullet">
    <w:name w:val="List Bullet"/>
    <w:basedOn w:val="Normal"/>
    <w:uiPriority w:val="99"/>
    <w:semiHidden/>
    <w:unhideWhenUsed/>
    <w:rsid w:val="008912E1"/>
    <w:pPr>
      <w:numPr>
        <w:numId w:val="12"/>
      </w:numPr>
      <w:contextualSpacing/>
    </w:pPr>
  </w:style>
  <w:style w:type="paragraph" w:styleId="ListBullet2">
    <w:name w:val="List Bullet 2"/>
    <w:basedOn w:val="Normal"/>
    <w:uiPriority w:val="99"/>
    <w:semiHidden/>
    <w:unhideWhenUsed/>
    <w:rsid w:val="008912E1"/>
    <w:pPr>
      <w:numPr>
        <w:numId w:val="13"/>
      </w:numPr>
      <w:contextualSpacing/>
    </w:pPr>
  </w:style>
  <w:style w:type="paragraph" w:styleId="ListBullet3">
    <w:name w:val="List Bullet 3"/>
    <w:basedOn w:val="Normal"/>
    <w:uiPriority w:val="99"/>
    <w:semiHidden/>
    <w:unhideWhenUsed/>
    <w:rsid w:val="008912E1"/>
    <w:pPr>
      <w:numPr>
        <w:numId w:val="14"/>
      </w:numPr>
      <w:contextualSpacing/>
    </w:pPr>
  </w:style>
  <w:style w:type="paragraph" w:styleId="ListBullet4">
    <w:name w:val="List Bullet 4"/>
    <w:basedOn w:val="Normal"/>
    <w:uiPriority w:val="99"/>
    <w:semiHidden/>
    <w:unhideWhenUsed/>
    <w:rsid w:val="008912E1"/>
    <w:pPr>
      <w:numPr>
        <w:numId w:val="15"/>
      </w:numPr>
      <w:contextualSpacing/>
    </w:pPr>
  </w:style>
  <w:style w:type="paragraph" w:styleId="ListBullet5">
    <w:name w:val="List Bullet 5"/>
    <w:basedOn w:val="Normal"/>
    <w:uiPriority w:val="99"/>
    <w:semiHidden/>
    <w:unhideWhenUsed/>
    <w:rsid w:val="008912E1"/>
    <w:pPr>
      <w:numPr>
        <w:numId w:val="16"/>
      </w:numPr>
      <w:contextualSpacing/>
    </w:pPr>
  </w:style>
  <w:style w:type="paragraph" w:styleId="ListContinue">
    <w:name w:val="List Continue"/>
    <w:basedOn w:val="Normal"/>
    <w:uiPriority w:val="99"/>
    <w:semiHidden/>
    <w:unhideWhenUsed/>
    <w:rsid w:val="008912E1"/>
    <w:pPr>
      <w:spacing w:after="120"/>
      <w:ind w:left="360"/>
      <w:contextualSpacing/>
    </w:pPr>
  </w:style>
  <w:style w:type="paragraph" w:styleId="ListContinue2">
    <w:name w:val="List Continue 2"/>
    <w:basedOn w:val="Normal"/>
    <w:uiPriority w:val="99"/>
    <w:semiHidden/>
    <w:unhideWhenUsed/>
    <w:rsid w:val="008912E1"/>
    <w:pPr>
      <w:spacing w:after="120"/>
      <w:ind w:left="720"/>
      <w:contextualSpacing/>
    </w:pPr>
  </w:style>
  <w:style w:type="paragraph" w:styleId="ListContinue3">
    <w:name w:val="List Continue 3"/>
    <w:basedOn w:val="Normal"/>
    <w:uiPriority w:val="99"/>
    <w:semiHidden/>
    <w:unhideWhenUsed/>
    <w:rsid w:val="008912E1"/>
    <w:pPr>
      <w:spacing w:after="120"/>
      <w:ind w:left="1080"/>
      <w:contextualSpacing/>
    </w:pPr>
  </w:style>
  <w:style w:type="paragraph" w:styleId="ListContinue4">
    <w:name w:val="List Continue 4"/>
    <w:basedOn w:val="Normal"/>
    <w:uiPriority w:val="99"/>
    <w:semiHidden/>
    <w:unhideWhenUsed/>
    <w:rsid w:val="008912E1"/>
    <w:pPr>
      <w:spacing w:after="120"/>
      <w:ind w:left="1440"/>
      <w:contextualSpacing/>
    </w:pPr>
  </w:style>
  <w:style w:type="paragraph" w:styleId="ListContinue5">
    <w:name w:val="List Continue 5"/>
    <w:basedOn w:val="Normal"/>
    <w:uiPriority w:val="99"/>
    <w:semiHidden/>
    <w:unhideWhenUsed/>
    <w:rsid w:val="008912E1"/>
    <w:pPr>
      <w:spacing w:after="120"/>
      <w:ind w:left="1800"/>
      <w:contextualSpacing/>
    </w:pPr>
  </w:style>
  <w:style w:type="paragraph" w:styleId="ListNumber">
    <w:name w:val="List Number"/>
    <w:basedOn w:val="Normal"/>
    <w:uiPriority w:val="99"/>
    <w:semiHidden/>
    <w:unhideWhenUsed/>
    <w:rsid w:val="008912E1"/>
    <w:pPr>
      <w:numPr>
        <w:numId w:val="17"/>
      </w:numPr>
      <w:contextualSpacing/>
    </w:pPr>
  </w:style>
  <w:style w:type="paragraph" w:styleId="ListNumber2">
    <w:name w:val="List Number 2"/>
    <w:basedOn w:val="Normal"/>
    <w:uiPriority w:val="99"/>
    <w:semiHidden/>
    <w:unhideWhenUsed/>
    <w:rsid w:val="008912E1"/>
    <w:pPr>
      <w:numPr>
        <w:numId w:val="18"/>
      </w:numPr>
      <w:contextualSpacing/>
    </w:pPr>
  </w:style>
  <w:style w:type="paragraph" w:styleId="ListNumber3">
    <w:name w:val="List Number 3"/>
    <w:basedOn w:val="Normal"/>
    <w:uiPriority w:val="99"/>
    <w:semiHidden/>
    <w:unhideWhenUsed/>
    <w:rsid w:val="008912E1"/>
    <w:pPr>
      <w:numPr>
        <w:numId w:val="19"/>
      </w:numPr>
      <w:contextualSpacing/>
    </w:pPr>
  </w:style>
  <w:style w:type="paragraph" w:styleId="ListNumber4">
    <w:name w:val="List Number 4"/>
    <w:basedOn w:val="Normal"/>
    <w:uiPriority w:val="99"/>
    <w:semiHidden/>
    <w:unhideWhenUsed/>
    <w:rsid w:val="008912E1"/>
    <w:pPr>
      <w:numPr>
        <w:numId w:val="20"/>
      </w:numPr>
      <w:contextualSpacing/>
    </w:pPr>
  </w:style>
  <w:style w:type="paragraph" w:styleId="ListNumber5">
    <w:name w:val="List Number 5"/>
    <w:basedOn w:val="Normal"/>
    <w:uiPriority w:val="99"/>
    <w:semiHidden/>
    <w:unhideWhenUsed/>
    <w:rsid w:val="008912E1"/>
    <w:pPr>
      <w:numPr>
        <w:numId w:val="21"/>
      </w:numPr>
      <w:contextualSpacing/>
    </w:pPr>
  </w:style>
  <w:style w:type="paragraph" w:styleId="MacroText">
    <w:name w:val="macro"/>
    <w:link w:val="MacroTextChar"/>
    <w:uiPriority w:val="99"/>
    <w:semiHidden/>
    <w:unhideWhenUsed/>
    <w:rsid w:val="008912E1"/>
    <w:pPr>
      <w:tabs>
        <w:tab w:val="left" w:pos="480"/>
        <w:tab w:val="left" w:pos="960"/>
        <w:tab w:val="left" w:pos="1440"/>
        <w:tab w:val="left" w:pos="1920"/>
        <w:tab w:val="left" w:pos="2400"/>
        <w:tab w:val="left" w:pos="2880"/>
        <w:tab w:val="left" w:pos="3360"/>
        <w:tab w:val="left" w:pos="3840"/>
        <w:tab w:val="left" w:pos="4320"/>
      </w:tabs>
      <w:spacing w:line="360" w:lineRule="auto"/>
      <w:ind w:firstLine="360"/>
    </w:pPr>
    <w:rPr>
      <w:rFonts w:ascii="Consolas" w:hAnsi="Consolas"/>
    </w:rPr>
  </w:style>
  <w:style w:type="character" w:customStyle="1" w:styleId="MacroTextChar">
    <w:name w:val="Macro Text Char"/>
    <w:basedOn w:val="DefaultParagraphFont"/>
    <w:link w:val="MacroText"/>
    <w:uiPriority w:val="99"/>
    <w:semiHidden/>
    <w:rsid w:val="008912E1"/>
    <w:rPr>
      <w:rFonts w:ascii="Consolas" w:hAnsi="Consolas"/>
    </w:rPr>
  </w:style>
  <w:style w:type="paragraph" w:styleId="MessageHeader">
    <w:name w:val="Message Header"/>
    <w:basedOn w:val="Normal"/>
    <w:link w:val="MessageHeaderChar"/>
    <w:uiPriority w:val="99"/>
    <w:semiHidden/>
    <w:unhideWhenUsed/>
    <w:rsid w:val="008912E1"/>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912E1"/>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912E1"/>
    <w:pPr>
      <w:ind w:left="720"/>
    </w:pPr>
  </w:style>
  <w:style w:type="paragraph" w:styleId="NoteHeading">
    <w:name w:val="Note Heading"/>
    <w:basedOn w:val="Normal"/>
    <w:next w:val="Normal"/>
    <w:link w:val="NoteHeadingChar"/>
    <w:uiPriority w:val="99"/>
    <w:semiHidden/>
    <w:unhideWhenUsed/>
    <w:rsid w:val="008912E1"/>
    <w:pPr>
      <w:spacing w:line="240" w:lineRule="auto"/>
    </w:pPr>
  </w:style>
  <w:style w:type="character" w:customStyle="1" w:styleId="NoteHeadingChar">
    <w:name w:val="Note Heading Char"/>
    <w:basedOn w:val="DefaultParagraphFont"/>
    <w:link w:val="NoteHeading"/>
    <w:uiPriority w:val="99"/>
    <w:semiHidden/>
    <w:rsid w:val="008912E1"/>
    <w:rPr>
      <w:rFonts w:ascii="Times New Roman" w:hAnsi="Times New Roman"/>
      <w:sz w:val="24"/>
      <w:szCs w:val="24"/>
    </w:rPr>
  </w:style>
  <w:style w:type="paragraph" w:styleId="PlainText">
    <w:name w:val="Plain Text"/>
    <w:basedOn w:val="Normal"/>
    <w:link w:val="PlainTextChar"/>
    <w:uiPriority w:val="99"/>
    <w:semiHidden/>
    <w:unhideWhenUsed/>
    <w:rsid w:val="008912E1"/>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12E1"/>
    <w:rPr>
      <w:rFonts w:ascii="Consolas" w:hAnsi="Consolas"/>
      <w:sz w:val="21"/>
      <w:szCs w:val="21"/>
    </w:rPr>
  </w:style>
  <w:style w:type="paragraph" w:styleId="Quote">
    <w:name w:val="Quote"/>
    <w:basedOn w:val="Normal"/>
    <w:next w:val="Normal"/>
    <w:link w:val="QuoteChar"/>
    <w:uiPriority w:val="29"/>
    <w:rsid w:val="008912E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12E1"/>
    <w:rPr>
      <w:rFonts w:ascii="Times New Roman" w:hAnsi="Times New Roman"/>
      <w:i/>
      <w:iCs/>
      <w:color w:val="404040" w:themeColor="text1" w:themeTint="BF"/>
      <w:sz w:val="24"/>
      <w:szCs w:val="24"/>
    </w:rPr>
  </w:style>
  <w:style w:type="paragraph" w:styleId="Salutation">
    <w:name w:val="Salutation"/>
    <w:basedOn w:val="Normal"/>
    <w:next w:val="Normal"/>
    <w:link w:val="SalutationChar"/>
    <w:uiPriority w:val="99"/>
    <w:semiHidden/>
    <w:unhideWhenUsed/>
    <w:rsid w:val="008912E1"/>
  </w:style>
  <w:style w:type="character" w:customStyle="1" w:styleId="SalutationChar">
    <w:name w:val="Salutation Char"/>
    <w:basedOn w:val="DefaultParagraphFont"/>
    <w:link w:val="Salutation"/>
    <w:uiPriority w:val="99"/>
    <w:semiHidden/>
    <w:rsid w:val="008912E1"/>
    <w:rPr>
      <w:rFonts w:ascii="Times New Roman" w:hAnsi="Times New Roman"/>
      <w:sz w:val="24"/>
      <w:szCs w:val="24"/>
    </w:rPr>
  </w:style>
  <w:style w:type="paragraph" w:styleId="Signature">
    <w:name w:val="Signature"/>
    <w:basedOn w:val="Normal"/>
    <w:link w:val="SignatureChar"/>
    <w:uiPriority w:val="99"/>
    <w:semiHidden/>
    <w:unhideWhenUsed/>
    <w:rsid w:val="008912E1"/>
    <w:pPr>
      <w:spacing w:line="240" w:lineRule="auto"/>
      <w:ind w:left="4320"/>
    </w:pPr>
  </w:style>
  <w:style w:type="character" w:customStyle="1" w:styleId="SignatureChar">
    <w:name w:val="Signature Char"/>
    <w:basedOn w:val="DefaultParagraphFont"/>
    <w:link w:val="Signature"/>
    <w:uiPriority w:val="99"/>
    <w:semiHidden/>
    <w:rsid w:val="008912E1"/>
    <w:rPr>
      <w:rFonts w:ascii="Times New Roman" w:hAnsi="Times New Roman"/>
      <w:sz w:val="24"/>
      <w:szCs w:val="24"/>
    </w:rPr>
  </w:style>
  <w:style w:type="paragraph" w:styleId="TableofAuthorities">
    <w:name w:val="table of authorities"/>
    <w:basedOn w:val="Normal"/>
    <w:next w:val="Normal"/>
    <w:uiPriority w:val="99"/>
    <w:semiHidden/>
    <w:unhideWhenUsed/>
    <w:rsid w:val="008912E1"/>
    <w:pPr>
      <w:ind w:left="240" w:hanging="240"/>
    </w:pPr>
  </w:style>
  <w:style w:type="paragraph" w:styleId="TableofFigures">
    <w:name w:val="table of figures"/>
    <w:basedOn w:val="Normal"/>
    <w:next w:val="Normal"/>
    <w:uiPriority w:val="99"/>
    <w:semiHidden/>
    <w:unhideWhenUsed/>
    <w:rsid w:val="008912E1"/>
  </w:style>
  <w:style w:type="paragraph" w:styleId="TOAHeading">
    <w:name w:val="toa heading"/>
    <w:basedOn w:val="Normal"/>
    <w:next w:val="Normal"/>
    <w:uiPriority w:val="99"/>
    <w:semiHidden/>
    <w:unhideWhenUsed/>
    <w:rsid w:val="008912E1"/>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8912E1"/>
    <w:pPr>
      <w:spacing w:after="100"/>
    </w:pPr>
  </w:style>
  <w:style w:type="paragraph" w:styleId="TOC2">
    <w:name w:val="toc 2"/>
    <w:basedOn w:val="Normal"/>
    <w:next w:val="Normal"/>
    <w:autoRedefine/>
    <w:uiPriority w:val="39"/>
    <w:semiHidden/>
    <w:unhideWhenUsed/>
    <w:rsid w:val="008912E1"/>
    <w:pPr>
      <w:spacing w:after="100"/>
      <w:ind w:left="240"/>
    </w:pPr>
  </w:style>
  <w:style w:type="paragraph" w:styleId="TOC3">
    <w:name w:val="toc 3"/>
    <w:basedOn w:val="Normal"/>
    <w:next w:val="Normal"/>
    <w:autoRedefine/>
    <w:uiPriority w:val="39"/>
    <w:semiHidden/>
    <w:unhideWhenUsed/>
    <w:rsid w:val="008912E1"/>
    <w:pPr>
      <w:spacing w:after="100"/>
      <w:ind w:left="480"/>
    </w:pPr>
  </w:style>
  <w:style w:type="paragraph" w:styleId="TOC4">
    <w:name w:val="toc 4"/>
    <w:basedOn w:val="Normal"/>
    <w:next w:val="Normal"/>
    <w:autoRedefine/>
    <w:uiPriority w:val="39"/>
    <w:semiHidden/>
    <w:unhideWhenUsed/>
    <w:rsid w:val="008912E1"/>
    <w:pPr>
      <w:spacing w:after="100"/>
      <w:ind w:left="720"/>
    </w:pPr>
  </w:style>
  <w:style w:type="paragraph" w:styleId="TOC5">
    <w:name w:val="toc 5"/>
    <w:basedOn w:val="Normal"/>
    <w:next w:val="Normal"/>
    <w:autoRedefine/>
    <w:uiPriority w:val="39"/>
    <w:semiHidden/>
    <w:unhideWhenUsed/>
    <w:rsid w:val="008912E1"/>
    <w:pPr>
      <w:spacing w:after="100"/>
      <w:ind w:left="960"/>
    </w:pPr>
  </w:style>
  <w:style w:type="paragraph" w:styleId="TOC6">
    <w:name w:val="toc 6"/>
    <w:basedOn w:val="Normal"/>
    <w:next w:val="Normal"/>
    <w:autoRedefine/>
    <w:uiPriority w:val="39"/>
    <w:semiHidden/>
    <w:unhideWhenUsed/>
    <w:rsid w:val="008912E1"/>
    <w:pPr>
      <w:spacing w:after="100"/>
      <w:ind w:left="1200"/>
    </w:pPr>
  </w:style>
  <w:style w:type="paragraph" w:styleId="TOC7">
    <w:name w:val="toc 7"/>
    <w:basedOn w:val="Normal"/>
    <w:next w:val="Normal"/>
    <w:autoRedefine/>
    <w:uiPriority w:val="39"/>
    <w:semiHidden/>
    <w:unhideWhenUsed/>
    <w:rsid w:val="008912E1"/>
    <w:pPr>
      <w:spacing w:after="100"/>
      <w:ind w:left="1440"/>
    </w:pPr>
  </w:style>
  <w:style w:type="paragraph" w:styleId="TOC8">
    <w:name w:val="toc 8"/>
    <w:basedOn w:val="Normal"/>
    <w:next w:val="Normal"/>
    <w:autoRedefine/>
    <w:uiPriority w:val="39"/>
    <w:semiHidden/>
    <w:unhideWhenUsed/>
    <w:rsid w:val="008912E1"/>
    <w:pPr>
      <w:spacing w:after="100"/>
      <w:ind w:left="1680"/>
    </w:pPr>
  </w:style>
  <w:style w:type="paragraph" w:styleId="TOC9">
    <w:name w:val="toc 9"/>
    <w:basedOn w:val="Normal"/>
    <w:next w:val="Normal"/>
    <w:autoRedefine/>
    <w:uiPriority w:val="39"/>
    <w:semiHidden/>
    <w:unhideWhenUsed/>
    <w:rsid w:val="008912E1"/>
    <w:pPr>
      <w:spacing w:after="100"/>
      <w:ind w:left="1920"/>
    </w:pPr>
  </w:style>
  <w:style w:type="paragraph" w:styleId="TOCHeading">
    <w:name w:val="TOC Heading"/>
    <w:basedOn w:val="Heading1"/>
    <w:next w:val="Normal"/>
    <w:uiPriority w:val="39"/>
    <w:semiHidden/>
    <w:unhideWhenUsed/>
    <w:qFormat/>
    <w:rsid w:val="008912E1"/>
    <w:pPr>
      <w:numPr>
        <w:numId w:val="0"/>
      </w:numPr>
      <w:ind w:firstLine="360"/>
      <w:outlineLvl w:val="9"/>
    </w:pPr>
    <w:rPr>
      <w:rFonts w:asciiTheme="majorHAnsi" w:eastAsiaTheme="majorEastAsia" w:hAnsiTheme="majorHAnsi" w:cstheme="majorBidi"/>
      <w:b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00905">
      <w:bodyDiv w:val="1"/>
      <w:marLeft w:val="0"/>
      <w:marRight w:val="0"/>
      <w:marTop w:val="0"/>
      <w:marBottom w:val="0"/>
      <w:divBdr>
        <w:top w:val="none" w:sz="0" w:space="0" w:color="auto"/>
        <w:left w:val="none" w:sz="0" w:space="0" w:color="auto"/>
        <w:bottom w:val="none" w:sz="0" w:space="0" w:color="auto"/>
        <w:right w:val="none" w:sz="0" w:space="0" w:color="auto"/>
      </w:divBdr>
    </w:div>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080176725">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135685725">
      <w:bodyDiv w:val="1"/>
      <w:marLeft w:val="0"/>
      <w:marRight w:val="0"/>
      <w:marTop w:val="0"/>
      <w:marBottom w:val="0"/>
      <w:divBdr>
        <w:top w:val="none" w:sz="0" w:space="0" w:color="auto"/>
        <w:left w:val="none" w:sz="0" w:space="0" w:color="auto"/>
        <w:bottom w:val="none" w:sz="0" w:space="0" w:color="auto"/>
        <w:right w:val="none" w:sz="0" w:space="0" w:color="auto"/>
      </w:divBdr>
    </w:div>
    <w:div w:id="1257253937">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0823780">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32062919">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philangsci.net/2014/10/08/non-universality-of-word-classes-and-words-the-mid-20th-century-shif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iphilangsci.net/2013/06/12/the-creation-of-parts-of-speech-for-chinese-translingual-practice-across-graeco-roman-and-sinitic-tradi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32A9B6CB-0D74-4787-89E6-1BED719F4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9213</Words>
  <Characters>54085</Characters>
  <Application>Microsoft Office Word</Application>
  <DocSecurity>0</DocSecurity>
  <Lines>94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cp:revision>
  <dcterms:created xsi:type="dcterms:W3CDTF">2019-09-11T22:55:00Z</dcterms:created>
  <dcterms:modified xsi:type="dcterms:W3CDTF">2019-09-11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